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BBF0C1" w14:textId="1AABDC2D" w:rsidR="0015687D" w:rsidRDefault="0015687D" w:rsidP="0015687D">
      <w:pPr>
        <w:spacing w:after="240" w:line="480" w:lineRule="auto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Supplementary Appendix</w:t>
      </w:r>
    </w:p>
    <w:p w14:paraId="6F77CD03" w14:textId="7660AB2D" w:rsidR="00C63082" w:rsidRPr="0015687D" w:rsidRDefault="0015687D" w:rsidP="0015687D">
      <w:pPr>
        <w:spacing w:after="240" w:line="480" w:lineRule="auto"/>
        <w:rPr>
          <w:rFonts w:ascii="Arial" w:hAnsi="Arial" w:cs="Arial"/>
          <w:b/>
          <w:lang w:val="en-US"/>
        </w:rPr>
      </w:pPr>
      <w:r w:rsidRPr="0015687D">
        <w:rPr>
          <w:rFonts w:ascii="Arial" w:hAnsi="Arial" w:cs="Arial"/>
          <w:b/>
          <w:lang w:val="en-US"/>
        </w:rPr>
        <w:t>Tables</w:t>
      </w:r>
      <w:r>
        <w:rPr>
          <w:rFonts w:ascii="Arial" w:hAnsi="Arial" w:cs="Arial"/>
          <w:b/>
          <w:lang w:val="en-US"/>
        </w:rPr>
        <w:br/>
      </w:r>
      <w:r w:rsidR="00C63082" w:rsidRPr="00C63082">
        <w:rPr>
          <w:rFonts w:ascii="Arial" w:hAnsi="Arial" w:cs="Arial"/>
          <w:b/>
          <w:bCs/>
          <w:lang w:val="en-US"/>
        </w:rPr>
        <w:t xml:space="preserve">Supplemental Table </w:t>
      </w:r>
      <w:r w:rsidR="00672D92">
        <w:rPr>
          <w:rFonts w:ascii="Arial" w:hAnsi="Arial" w:cs="Arial"/>
          <w:b/>
          <w:bCs/>
          <w:lang w:val="en-US"/>
        </w:rPr>
        <w:t>S</w:t>
      </w:r>
      <w:r w:rsidR="00C63082" w:rsidRPr="00C63082">
        <w:rPr>
          <w:rFonts w:ascii="Arial" w:hAnsi="Arial" w:cs="Arial"/>
          <w:b/>
          <w:bCs/>
          <w:lang w:val="en-US"/>
        </w:rPr>
        <w:t>1. Search strings used for the review</w:t>
      </w:r>
    </w:p>
    <w:tbl>
      <w:tblPr>
        <w:tblStyle w:val="TableGrid"/>
        <w:tblW w:w="0" w:type="auto"/>
        <w:tblInd w:w="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7"/>
        <w:gridCol w:w="7609"/>
      </w:tblGrid>
      <w:tr w:rsidR="00C63082" w:rsidRPr="00996D51" w14:paraId="7D8E575D" w14:textId="77777777" w:rsidTr="004169EE">
        <w:tc>
          <w:tcPr>
            <w:tcW w:w="10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00D31D" w14:textId="77777777" w:rsidR="00C63082" w:rsidRPr="00D16203" w:rsidRDefault="00C63082" w:rsidP="004169EE">
            <w:pPr>
              <w:pStyle w:val="ListParagraph"/>
              <w:autoSpaceDE w:val="0"/>
              <w:autoSpaceDN w:val="0"/>
              <w:adjustRightInd w:val="0"/>
              <w:snapToGrid w:val="0"/>
              <w:spacing w:line="480" w:lineRule="auto"/>
              <w:ind w:left="0"/>
              <w:rPr>
                <w:rFonts w:ascii="Arial" w:hAnsi="Arial" w:cs="Arial"/>
                <w:b/>
                <w:lang w:val="en-US"/>
              </w:rPr>
            </w:pPr>
            <w:r w:rsidRPr="00D16203">
              <w:rPr>
                <w:rFonts w:ascii="Arial" w:hAnsi="Arial" w:cs="Arial"/>
                <w:b/>
                <w:lang w:val="en-US"/>
              </w:rPr>
              <w:t>Set</w:t>
            </w:r>
          </w:p>
        </w:tc>
        <w:tc>
          <w:tcPr>
            <w:tcW w:w="76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AFF672" w14:textId="77777777" w:rsidR="00C63082" w:rsidRPr="00D16203" w:rsidRDefault="00C63082" w:rsidP="004169EE">
            <w:pPr>
              <w:pStyle w:val="ListParagraph"/>
              <w:autoSpaceDE w:val="0"/>
              <w:autoSpaceDN w:val="0"/>
              <w:adjustRightInd w:val="0"/>
              <w:snapToGrid w:val="0"/>
              <w:spacing w:line="480" w:lineRule="auto"/>
              <w:ind w:left="0"/>
              <w:rPr>
                <w:rFonts w:ascii="Arial" w:hAnsi="Arial" w:cs="Arial"/>
                <w:b/>
                <w:lang w:val="en-US"/>
              </w:rPr>
            </w:pPr>
            <w:r w:rsidRPr="00D16203">
              <w:rPr>
                <w:rFonts w:ascii="Arial" w:hAnsi="Arial" w:cs="Arial"/>
                <w:b/>
                <w:lang w:val="en-US"/>
              </w:rPr>
              <w:t>Keywords</w:t>
            </w:r>
          </w:p>
        </w:tc>
      </w:tr>
      <w:tr w:rsidR="00C63082" w:rsidRPr="00996D51" w14:paraId="6C23B11D" w14:textId="77777777" w:rsidTr="004169EE">
        <w:tc>
          <w:tcPr>
            <w:tcW w:w="1057" w:type="dxa"/>
            <w:tcBorders>
              <w:top w:val="single" w:sz="4" w:space="0" w:color="auto"/>
            </w:tcBorders>
          </w:tcPr>
          <w:p w14:paraId="58BA96D3" w14:textId="77777777" w:rsidR="00C63082" w:rsidRPr="00D16203" w:rsidRDefault="00C63082" w:rsidP="004169EE">
            <w:pPr>
              <w:pStyle w:val="ListParagraph"/>
              <w:autoSpaceDE w:val="0"/>
              <w:autoSpaceDN w:val="0"/>
              <w:adjustRightInd w:val="0"/>
              <w:snapToGrid w:val="0"/>
              <w:spacing w:line="480" w:lineRule="auto"/>
              <w:ind w:left="0"/>
              <w:rPr>
                <w:rFonts w:ascii="Arial" w:hAnsi="Arial" w:cs="Arial"/>
                <w:lang w:val="en-US"/>
              </w:rPr>
            </w:pPr>
            <w:r w:rsidRPr="00D16203">
              <w:rPr>
                <w:rFonts w:ascii="Arial" w:hAnsi="Arial" w:cs="Arial"/>
                <w:lang w:val="en-US"/>
              </w:rPr>
              <w:t xml:space="preserve">1 </w:t>
            </w:r>
          </w:p>
        </w:tc>
        <w:tc>
          <w:tcPr>
            <w:tcW w:w="7609" w:type="dxa"/>
            <w:tcBorders>
              <w:top w:val="single" w:sz="4" w:space="0" w:color="auto"/>
            </w:tcBorders>
          </w:tcPr>
          <w:p w14:paraId="0939093A" w14:textId="77777777" w:rsidR="00C63082" w:rsidRPr="00D16203" w:rsidRDefault="00C63082" w:rsidP="004169EE">
            <w:pPr>
              <w:pStyle w:val="ListParagraph"/>
              <w:autoSpaceDE w:val="0"/>
              <w:autoSpaceDN w:val="0"/>
              <w:adjustRightInd w:val="0"/>
              <w:snapToGrid w:val="0"/>
              <w:spacing w:line="480" w:lineRule="auto"/>
              <w:ind w:left="0"/>
              <w:rPr>
                <w:rFonts w:ascii="Arial" w:hAnsi="Arial" w:cs="Arial"/>
                <w:lang w:val="en-US"/>
              </w:rPr>
            </w:pPr>
            <w:r w:rsidRPr="00400EDB">
              <w:rPr>
                <w:rFonts w:ascii="Arial" w:hAnsi="Arial" w:cs="Arial"/>
                <w:lang w:val="en-US"/>
              </w:rPr>
              <w:t>Leukemia,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lang w:val="en-US"/>
              </w:rPr>
              <w:t>Leukaemia</w:t>
            </w:r>
            <w:proofErr w:type="spellEnd"/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Lymphocytic, Chronic, B-Cell</w:t>
            </w:r>
            <w:r>
              <w:rPr>
                <w:rFonts w:ascii="Arial" w:hAnsi="Arial" w:cs="Arial"/>
                <w:lang w:val="en-US"/>
              </w:rPr>
              <w:t xml:space="preserve">, CLL, B-CLL, BCLL, B-cell, B-lymphocytic, Lymphoblastic, Lymphatic, </w:t>
            </w:r>
            <w:proofErr w:type="spellStart"/>
            <w:r>
              <w:rPr>
                <w:rFonts w:ascii="Arial" w:hAnsi="Arial" w:cs="Arial"/>
                <w:lang w:val="en-US"/>
              </w:rPr>
              <w:t>Lymphoplasmacytoid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, </w:t>
            </w:r>
            <w:r w:rsidRPr="00400EDB">
              <w:rPr>
                <w:rFonts w:ascii="Arial" w:hAnsi="Arial" w:cs="Arial"/>
                <w:lang w:val="en-US"/>
              </w:rPr>
              <w:t>Lymphoplasmacytic</w:t>
            </w:r>
            <w:r>
              <w:rPr>
                <w:rFonts w:ascii="Arial" w:hAnsi="Arial" w:cs="Arial"/>
                <w:lang w:val="en-US"/>
              </w:rPr>
              <w:t>, Small cell, SLL</w:t>
            </w:r>
          </w:p>
        </w:tc>
      </w:tr>
      <w:tr w:rsidR="00C63082" w:rsidRPr="00996D51" w14:paraId="6AD76FAF" w14:textId="77777777" w:rsidTr="004169EE">
        <w:tc>
          <w:tcPr>
            <w:tcW w:w="1057" w:type="dxa"/>
          </w:tcPr>
          <w:p w14:paraId="304E8478" w14:textId="77777777" w:rsidR="00C63082" w:rsidRPr="00D16203" w:rsidRDefault="00C63082" w:rsidP="004169EE">
            <w:pPr>
              <w:pStyle w:val="ListParagraph"/>
              <w:autoSpaceDE w:val="0"/>
              <w:autoSpaceDN w:val="0"/>
              <w:adjustRightInd w:val="0"/>
              <w:snapToGrid w:val="0"/>
              <w:spacing w:line="480" w:lineRule="auto"/>
              <w:ind w:left="0"/>
              <w:rPr>
                <w:rFonts w:ascii="Arial" w:hAnsi="Arial" w:cs="Arial"/>
                <w:lang w:val="en-US"/>
              </w:rPr>
            </w:pPr>
            <w:r w:rsidRPr="00D16203">
              <w:rPr>
                <w:rFonts w:ascii="Arial" w:hAnsi="Arial" w:cs="Arial"/>
                <w:lang w:val="en-US"/>
              </w:rPr>
              <w:t xml:space="preserve">2 </w:t>
            </w:r>
          </w:p>
        </w:tc>
        <w:tc>
          <w:tcPr>
            <w:tcW w:w="7609" w:type="dxa"/>
          </w:tcPr>
          <w:p w14:paraId="4F3CCED4" w14:textId="2EF3170F" w:rsidR="00C63082" w:rsidRPr="00D16203" w:rsidRDefault="00C63082" w:rsidP="004169EE">
            <w:pPr>
              <w:pStyle w:val="ListParagraph"/>
              <w:autoSpaceDE w:val="0"/>
              <w:autoSpaceDN w:val="0"/>
              <w:adjustRightInd w:val="0"/>
              <w:snapToGrid w:val="0"/>
              <w:spacing w:line="480" w:lineRule="auto"/>
              <w:ind w:left="0"/>
              <w:rPr>
                <w:rFonts w:ascii="Arial" w:hAnsi="Arial" w:cs="Arial"/>
                <w:lang w:val="en-US"/>
              </w:rPr>
            </w:pPr>
            <w:r w:rsidRPr="00400EDB">
              <w:rPr>
                <w:rFonts w:ascii="Arial" w:hAnsi="Arial" w:cs="Arial"/>
                <w:lang w:val="en-US"/>
              </w:rPr>
              <w:t>COVID-19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COVID-19 Vaccines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COVID-19 serotherapy</w:t>
            </w:r>
            <w:r>
              <w:rPr>
                <w:rFonts w:ascii="Arial" w:hAnsi="Arial" w:cs="Arial"/>
                <w:lang w:val="en-US"/>
              </w:rPr>
              <w:t xml:space="preserve">, </w:t>
            </w:r>
            <w:r w:rsidRPr="00400EDB">
              <w:rPr>
                <w:rFonts w:ascii="Arial" w:hAnsi="Arial" w:cs="Arial"/>
                <w:lang w:val="en-US"/>
              </w:rPr>
              <w:t>COVID-19 Nucleic Acid Testing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COVID-19 Serological Testing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COVID-19 Testing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SARS-CoV-2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Severe Acute Respiratory Syndrome Coronavirus 2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NCOV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2019 NCOV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coronavirus</w:t>
            </w:r>
            <w:r>
              <w:rPr>
                <w:rFonts w:ascii="Arial" w:hAnsi="Arial" w:cs="Arial"/>
                <w:lang w:val="en-US"/>
              </w:rPr>
              <w:t>,</w:t>
            </w:r>
            <w:r w:rsidRPr="00400EDB">
              <w:rPr>
                <w:rFonts w:ascii="Arial" w:hAnsi="Arial" w:cs="Arial"/>
                <w:lang w:val="en-US"/>
              </w:rPr>
              <w:t xml:space="preserve"> COV</w:t>
            </w:r>
          </w:p>
        </w:tc>
      </w:tr>
    </w:tbl>
    <w:p w14:paraId="65E47027" w14:textId="77777777" w:rsidR="00C63082" w:rsidRDefault="00C63082" w:rsidP="00C63082"/>
    <w:p w14:paraId="416238CE" w14:textId="77777777" w:rsidR="00C63082" w:rsidRDefault="00C63082">
      <w:pPr>
        <w:rPr>
          <w:rFonts w:ascii="Arial" w:hAnsi="Arial" w:cs="Arial"/>
          <w:b/>
          <w:bCs/>
        </w:rPr>
        <w:sectPr w:rsidR="00C63082" w:rsidSect="007A65A3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B099AFD" w14:textId="0457F78F" w:rsidR="00C63082" w:rsidRPr="004B4AB4" w:rsidRDefault="00C63082" w:rsidP="00C63082">
      <w:pPr>
        <w:rPr>
          <w:rFonts w:ascii="Arial" w:hAnsi="Arial" w:cs="Arial"/>
        </w:rPr>
      </w:pPr>
      <w:r w:rsidRPr="004B4AB4">
        <w:rPr>
          <w:rFonts w:ascii="Arial" w:hAnsi="Arial" w:cs="Arial"/>
          <w:b/>
          <w:bCs/>
        </w:rPr>
        <w:lastRenderedPageBreak/>
        <w:t xml:space="preserve">Supplemental Table </w:t>
      </w:r>
      <w:r w:rsidR="00672D92" w:rsidRPr="004B4AB4">
        <w:rPr>
          <w:rFonts w:ascii="Arial" w:hAnsi="Arial" w:cs="Arial"/>
          <w:b/>
          <w:bCs/>
        </w:rPr>
        <w:t>S</w:t>
      </w:r>
      <w:r w:rsidRPr="004B4AB4">
        <w:rPr>
          <w:rFonts w:ascii="Arial" w:hAnsi="Arial" w:cs="Arial"/>
          <w:b/>
          <w:bCs/>
        </w:rPr>
        <w:t xml:space="preserve">2. </w:t>
      </w:r>
      <w:r w:rsidRPr="004B4AB4">
        <w:rPr>
          <w:rFonts w:ascii="Arial" w:hAnsi="Arial" w:cs="Arial"/>
        </w:rPr>
        <w:t>Overview of studies included in the review</w:t>
      </w:r>
    </w:p>
    <w:tbl>
      <w:tblPr>
        <w:tblW w:w="1557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5"/>
        <w:gridCol w:w="1555"/>
        <w:gridCol w:w="1559"/>
        <w:gridCol w:w="1559"/>
        <w:gridCol w:w="1418"/>
        <w:gridCol w:w="4389"/>
        <w:gridCol w:w="3544"/>
      </w:tblGrid>
      <w:tr w:rsidR="007D6A8D" w:rsidRPr="004B4AB4" w14:paraId="686096A7" w14:textId="77777777" w:rsidTr="007D6A8D">
        <w:trPr>
          <w:trHeight w:val="678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6B7E87F" w14:textId="5E755ED1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b/>
                <w:bCs/>
                <w:lang w:val="de-DE"/>
              </w:rPr>
              <w:t>Number</w:t>
            </w:r>
            <w:proofErr w:type="spellEnd"/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1A8BB501" w14:textId="027612B2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b/>
                <w:bCs/>
                <w:lang w:val="de-DE"/>
              </w:rPr>
              <w:t>Author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CAB99B6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lang w:val="de-DE"/>
              </w:rPr>
            </w:pPr>
            <w:r w:rsidRPr="004B4AB4">
              <w:rPr>
                <w:rFonts w:ascii="Arial" w:hAnsi="Arial" w:cs="Arial"/>
                <w:b/>
                <w:bCs/>
                <w:lang w:val="de-DE"/>
              </w:rPr>
              <w:t>Study desig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E34DDB7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</w:rPr>
            </w:pPr>
            <w:r w:rsidRPr="004B4AB4">
              <w:rPr>
                <w:rFonts w:ascii="Arial" w:hAnsi="Arial" w:cs="Arial"/>
                <w:b/>
                <w:bCs/>
              </w:rPr>
              <w:t>Number of CLL patients, 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D2AA666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lang w:val="de-DE"/>
              </w:rPr>
            </w:pPr>
            <w:r w:rsidRPr="004B4AB4">
              <w:rPr>
                <w:rFonts w:ascii="Arial" w:hAnsi="Arial" w:cs="Arial"/>
                <w:b/>
                <w:bCs/>
                <w:lang w:val="de-DE"/>
              </w:rPr>
              <w:t xml:space="preserve">Median </w:t>
            </w:r>
            <w:proofErr w:type="spellStart"/>
            <w:r w:rsidRPr="004B4AB4">
              <w:rPr>
                <w:rFonts w:ascii="Arial" w:hAnsi="Arial" w:cs="Arial"/>
                <w:b/>
                <w:bCs/>
                <w:lang w:val="de-DE"/>
              </w:rPr>
              <w:t>age</w:t>
            </w:r>
            <w:proofErr w:type="spellEnd"/>
            <w:r w:rsidRPr="004B4AB4">
              <w:rPr>
                <w:rFonts w:ascii="Arial" w:hAnsi="Arial" w:cs="Arial"/>
                <w:b/>
                <w:bCs/>
                <w:lang w:val="de-DE"/>
              </w:rPr>
              <w:t xml:space="preserve">, </w:t>
            </w:r>
            <w:proofErr w:type="spellStart"/>
            <w:r w:rsidRPr="004B4AB4">
              <w:rPr>
                <w:rFonts w:ascii="Arial" w:hAnsi="Arial" w:cs="Arial"/>
                <w:b/>
                <w:bCs/>
                <w:lang w:val="de-DE"/>
              </w:rPr>
              <w:t>years</w:t>
            </w:r>
            <w:proofErr w:type="spellEnd"/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83E66A1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</w:rPr>
            </w:pPr>
            <w:r w:rsidRPr="004B4AB4">
              <w:rPr>
                <w:rFonts w:ascii="Arial" w:hAnsi="Arial" w:cs="Arial"/>
                <w:b/>
                <w:bCs/>
              </w:rPr>
              <w:t>Name and type of assay used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CF40494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lang w:val="de-DE"/>
              </w:rPr>
            </w:pPr>
            <w:r w:rsidRPr="004B4AB4">
              <w:rPr>
                <w:rFonts w:ascii="Arial" w:hAnsi="Arial" w:cs="Arial"/>
                <w:b/>
                <w:bCs/>
                <w:lang w:val="de-DE"/>
              </w:rPr>
              <w:t xml:space="preserve">Type </w:t>
            </w:r>
            <w:proofErr w:type="spellStart"/>
            <w:r w:rsidRPr="004B4AB4">
              <w:rPr>
                <w:rFonts w:ascii="Arial" w:hAnsi="Arial" w:cs="Arial"/>
                <w:b/>
                <w:bCs/>
                <w:lang w:val="de-DE"/>
              </w:rPr>
              <w:t>of</w:t>
            </w:r>
            <w:proofErr w:type="spellEnd"/>
            <w:r w:rsidRPr="004B4AB4">
              <w:rPr>
                <w:rFonts w:ascii="Arial" w:hAnsi="Arial" w:cs="Arial"/>
                <w:b/>
                <w:bCs/>
                <w:lang w:val="de-DE"/>
              </w:rPr>
              <w:t xml:space="preserve"> </w:t>
            </w:r>
            <w:proofErr w:type="spellStart"/>
            <w:r w:rsidRPr="004B4AB4">
              <w:rPr>
                <w:rFonts w:ascii="Arial" w:hAnsi="Arial" w:cs="Arial"/>
                <w:b/>
                <w:bCs/>
                <w:lang w:val="de-DE"/>
              </w:rPr>
              <w:t>vaccine</w:t>
            </w:r>
            <w:proofErr w:type="spellEnd"/>
            <w:r w:rsidRPr="004B4AB4">
              <w:rPr>
                <w:rFonts w:ascii="Arial" w:hAnsi="Arial" w:cs="Arial"/>
                <w:b/>
                <w:bCs/>
                <w:lang w:val="de-DE"/>
              </w:rPr>
              <w:t xml:space="preserve"> </w:t>
            </w:r>
            <w:proofErr w:type="spellStart"/>
            <w:r w:rsidRPr="004B4AB4">
              <w:rPr>
                <w:rFonts w:ascii="Arial" w:hAnsi="Arial" w:cs="Arial"/>
                <w:b/>
                <w:bCs/>
                <w:lang w:val="de-DE"/>
              </w:rPr>
              <w:t>received</w:t>
            </w:r>
            <w:proofErr w:type="spellEnd"/>
          </w:p>
        </w:tc>
      </w:tr>
      <w:tr w:rsidR="007D6A8D" w:rsidRPr="004B4AB4" w14:paraId="20C87485" w14:textId="77777777" w:rsidTr="007D6A8D">
        <w:trPr>
          <w:trHeight w:val="1235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EE6F48A" w14:textId="57C360F9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5C806C4B" w14:textId="7BBB5930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Sun</w:t>
            </w:r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</w:t>
            </w:r>
            <w:r w:rsidRPr="004B4AB4">
              <w:rPr>
                <w:rFonts w:ascii="Arial" w:hAnsi="Arial" w:cs="Arial"/>
                <w:lang w:val="de-DE"/>
              </w:rPr>
              <w:br/>
              <w:t>(2021)</w:t>
            </w:r>
            <w:r w:rsidRPr="004B4AB4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Sun&lt;/Author&gt;&lt;Year&gt;2021&lt;/Year&gt;&lt;RecNum&gt;38&lt;/RecNum&gt;&lt;DisplayText&gt;&lt;style face="superscript"&gt;38&lt;/style&gt;&lt;/DisplayText&gt;&lt;record&gt;&lt;rec-number&gt;38&lt;/rec-number&gt;&lt;foreign-keys&gt;&lt;key app="EN" db-id="2wdp5tvpapwvt7ev0pq50e9w2a99ddxr9xrv" timestamp="1655822949"&gt;38&lt;/key&gt;&lt;/foreign-keys&gt;&lt;ref-type name="Journal Article"&gt;17&lt;/ref-type&gt;&lt;contributors&gt;&lt;authors&gt;&lt;author&gt;Sun, Clare&lt;/author&gt;&lt;author&gt;Gaglione, Erika M&lt;/author&gt;&lt;author&gt;Vaughn, Lauren T&lt;/author&gt;&lt;author&gt;Mu, Rui&lt;/author&gt;&lt;author&gt;Underbayev, Chingiz&lt;/author&gt;&lt;author&gt;Chen, Jonathan&lt;/author&gt;&lt;author&gt;Pleyer, Christopher&lt;/author&gt;&lt;author&gt;Wiestner, Adrian&lt;/author&gt;&lt;/authors&gt;&lt;/contributors&gt;&lt;titles&gt;&lt;title&gt;Humoral and Cellular Immunogenicity of COVID-19 Vaccinations in Patients with CLL&lt;/title&gt;&lt;secondary-title&gt;Blood&lt;/secondary-title&gt;&lt;/titles&gt;&lt;periodical&gt;&lt;full-title&gt;Blood&lt;/full-title&gt;&lt;/periodical&gt;&lt;pages&gt;3724-3724&lt;/pages&gt;&lt;volume&gt;138&lt;/volume&gt;&lt;number&gt;Supplement 1&lt;/number&gt;&lt;dates&gt;&lt;year&gt;2021&lt;/year&gt;&lt;/dates&gt;&lt;isbn&gt;0006-4971&lt;/isbn&gt;&lt;urls&gt;&lt;related-urls&gt;&lt;url&gt;https://doi.org/10.1182/blood-2021-148887&lt;/url&gt;&lt;/related-urls&gt;&lt;/urls&gt;&lt;electronic-resource-num&gt;10.1182/blood-2021-148887 %J Blood&lt;/electronic-resource-num&gt;&lt;access-date&gt;3/23/2022&lt;/access-date&gt;&lt;/record&gt;&lt;/Cite&gt;&lt;/EndNote&gt;</w:instrText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8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5C75B1A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BFED6D4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58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A844973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69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00290BA" w14:textId="77777777" w:rsidR="007D6A8D" w:rsidRPr="004B4AB4" w:rsidRDefault="007D6A8D" w:rsidP="00257F0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 xml:space="preserve">Ultra-deep </w:t>
            </w:r>
            <w:proofErr w:type="spellStart"/>
            <w:r w:rsidRPr="004B4AB4">
              <w:rPr>
                <w:rFonts w:ascii="Arial" w:hAnsi="Arial" w:cs="Arial"/>
                <w:b/>
                <w:bCs/>
              </w:rPr>
              <w:t>TCRß</w:t>
            </w:r>
            <w:proofErr w:type="spellEnd"/>
            <w:r w:rsidRPr="004B4AB4">
              <w:rPr>
                <w:rFonts w:ascii="Arial" w:hAnsi="Arial" w:cs="Arial"/>
                <w:b/>
                <w:bCs/>
              </w:rPr>
              <w:t xml:space="preserve"> sequencing </w:t>
            </w:r>
            <w:r w:rsidRPr="004B4AB4">
              <w:rPr>
                <w:rFonts w:ascii="Arial" w:hAnsi="Arial" w:cs="Arial"/>
              </w:rPr>
              <w:t>(detection of anti-spike antibodies)</w:t>
            </w:r>
          </w:p>
          <w:p w14:paraId="0D770225" w14:textId="77777777" w:rsidR="007D6A8D" w:rsidRPr="004B4AB4" w:rsidRDefault="007D6A8D" w:rsidP="00257F0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 xml:space="preserve">T-MAP COVID </w:t>
            </w:r>
            <w:proofErr w:type="spellStart"/>
            <w:r w:rsidRPr="004B4AB4">
              <w:rPr>
                <w:rFonts w:ascii="Arial" w:hAnsi="Arial" w:cs="Arial"/>
                <w:b/>
                <w:bCs/>
              </w:rPr>
              <w:t>ImmuneCODE</w:t>
            </w:r>
            <w:proofErr w:type="spellEnd"/>
            <w:r w:rsidRPr="004B4AB4">
              <w:rPr>
                <w:rFonts w:ascii="Arial" w:hAnsi="Arial" w:cs="Arial"/>
                <w:b/>
                <w:bCs/>
              </w:rPr>
              <w:t xml:space="preserve"> database </w:t>
            </w:r>
            <w:r w:rsidRPr="004B4AB4">
              <w:rPr>
                <w:rFonts w:ascii="Arial" w:hAnsi="Arial" w:cs="Arial"/>
              </w:rPr>
              <w:t>(detection of SARS-CoV-2 spike-specific T cells)</w:t>
            </w:r>
          </w:p>
          <w:p w14:paraId="2999FF5D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  <w:p w14:paraId="13E655ED" w14:textId="77777777" w:rsidR="007D6A8D" w:rsidRPr="004B4AB4" w:rsidRDefault="007D6A8D" w:rsidP="004169EE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67B0EFD" w14:textId="77777777" w:rsidR="007D6A8D" w:rsidRPr="004B4AB4" w:rsidRDefault="007D6A8D" w:rsidP="00257F0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BNT162b2</w:t>
            </w:r>
          </w:p>
          <w:p w14:paraId="39FAA1A1" w14:textId="77777777" w:rsidR="007D6A8D" w:rsidRPr="004B4AB4" w:rsidRDefault="007D6A8D" w:rsidP="00257F0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mRNA-1273</w:t>
            </w:r>
          </w:p>
          <w:p w14:paraId="5F176D49" w14:textId="77777777" w:rsidR="007D6A8D" w:rsidRPr="004B4AB4" w:rsidRDefault="007D6A8D" w:rsidP="00257F0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Ad26.COV</w:t>
            </w:r>
            <w:proofErr w:type="gramStart"/>
            <w:r w:rsidRPr="004B4AB4">
              <w:rPr>
                <w:rFonts w:ascii="Arial" w:hAnsi="Arial" w:cs="Arial"/>
              </w:rPr>
              <w:t>2.S</w:t>
            </w:r>
            <w:proofErr w:type="gramEnd"/>
            <w:r w:rsidRPr="004B4AB4">
              <w:rPr>
                <w:rFonts w:ascii="Arial" w:hAnsi="Arial" w:cs="Arial"/>
              </w:rPr>
              <w:br/>
            </w:r>
            <w:r w:rsidRPr="004B4AB4">
              <w:rPr>
                <w:rFonts w:ascii="Arial" w:hAnsi="Arial" w:cs="Arial"/>
              </w:rPr>
              <w:br/>
            </w:r>
          </w:p>
        </w:tc>
      </w:tr>
      <w:tr w:rsidR="007D6A8D" w:rsidRPr="008E6E9B" w14:paraId="04876178" w14:textId="77777777" w:rsidTr="007D6A8D">
        <w:trPr>
          <w:trHeight w:val="505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1038B37" w14:textId="7D6C239E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52AD47A" w14:textId="509F60BF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Dong</w:t>
            </w:r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1)</w:t>
            </w:r>
            <w:r w:rsidRPr="00DE0AAE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Dong&lt;/Author&gt;&lt;Year&gt;2021&lt;/Year&gt;&lt;RecNum&gt;27&lt;/RecNum&gt;&lt;DisplayText&gt;&lt;style face="superscript"&gt;27&lt;/style&gt;&lt;/DisplayText&gt;&lt;record&gt;&lt;rec-number&gt;27&lt;/rec-number&gt;&lt;foreign-keys&gt;&lt;key app="EN" db-id="2wdp5tvpapwvt7ev0pq50e9w2a99ddxr9xrv" timestamp="1655822946"&gt;27&lt;/key&gt;&lt;/foreign-keys&gt;&lt;ref-type name="Journal Article"&gt;17&lt;/ref-type&gt;&lt;contributors&gt;&lt;authors&gt;&lt;author&gt;Dong, Ning&lt;/author&gt;&lt;author&gt;Jain, Akriti G.&lt;/author&gt;&lt;author&gt;Tan, Elaine S.&lt;/author&gt;&lt;author&gt;Ball, Somedeb&lt;/author&gt;&lt;author&gt;Whiting, Junmin&lt;/author&gt;&lt;author&gt;Gaballa, Sameh&lt;/author&gt;&lt;author&gt;Isenalumhe, Leidy&lt;/author&gt;&lt;author&gt;Bello, Celeste&lt;/author&gt;&lt;author&gt;Saeed, Hayder&lt;/author&gt;&lt;author&gt;Shah, Bijal D.&lt;/author&gt;&lt;author&gt;Locke, Frederick L.&lt;/author&gt;&lt;author&gt;Chavez, Julio C.&lt;/author&gt;&lt;author&gt;Lancet, Jeffrey E.&lt;/author&gt;&lt;author&gt;Sokol, Lubomir&lt;/author&gt;&lt;author&gt;Pinilla Ibarz, Javier&lt;/author&gt;&lt;author&gt;Giuliano, Anna&lt;/author&gt;&lt;/authors&gt;&lt;/contributors&gt;&lt;titles&gt;&lt;title&gt;Immunogenicity of Sars-Cov-2 mRNA 1273 Vaccine in Patients with Lymphoid Malignancies&lt;/title&gt;&lt;secondary-title&gt;Blood&lt;/secondary-title&gt;&lt;/titles&gt;&lt;periodical&gt;&lt;full-title&gt;Blood&lt;/full-title&gt;&lt;/periodical&gt;&lt;pages&gt;2504&lt;/pages&gt;&lt;volume&gt;138&lt;/volume&gt;&lt;dates&gt;&lt;year&gt;2021&lt;/year&gt;&lt;pub-dates&gt;&lt;date&gt;2021/11/23/&lt;/date&gt;&lt;/pub-dates&gt;&lt;/dates&gt;&lt;isbn&gt;0006-4971&lt;/isbn&gt;&lt;urls&gt;&lt;related-urls&gt;&lt;url&gt;https://www.sciencedirect.com/science/article/pii/S0006497121044529&lt;/url&gt;&lt;/related-urls&gt;&lt;/urls&gt;&lt;electronic-resource-num&gt;https://doi.org/10.1182/blood-2021-150465&lt;/electronic-resource-num&gt;&lt;/record&gt;&lt;/Cite&gt;&lt;/EndNote&gt;</w:instrText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7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7263513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Observational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FCECAD5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2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B48184F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66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7D95AC1" w14:textId="77777777" w:rsidR="007D6A8D" w:rsidRPr="00DE0AAE" w:rsidRDefault="007D6A8D" w:rsidP="00257F0B">
            <w:pPr>
              <w:pStyle w:val="ListParagraph"/>
              <w:numPr>
                <w:ilvl w:val="0"/>
                <w:numId w:val="11"/>
              </w:numPr>
              <w:spacing w:after="24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>Two-step ELISA</w:t>
            </w:r>
            <w:r w:rsidRPr="00DE0AAE">
              <w:rPr>
                <w:rFonts w:ascii="Arial" w:hAnsi="Arial" w:cs="Arial"/>
              </w:rPr>
              <w:t xml:space="preserve"> (adapted from the Krammer protocol; measurement of IgG response against SARS-CoV-2 spike protein)</w:t>
            </w:r>
          </w:p>
          <w:p w14:paraId="387B5F9A" w14:textId="77777777" w:rsidR="007D6A8D" w:rsidRPr="00DE0AAE" w:rsidRDefault="007D6A8D" w:rsidP="004169EE">
            <w:pPr>
              <w:pStyle w:val="ListParagraph"/>
              <w:spacing w:after="240" w:line="240" w:lineRule="auto"/>
              <w:rPr>
                <w:rFonts w:ascii="Arial" w:hAnsi="Arial" w:cs="Arial"/>
              </w:rPr>
            </w:pPr>
          </w:p>
          <w:p w14:paraId="700F6757" w14:textId="77777777" w:rsidR="007D6A8D" w:rsidRPr="00DE0AAE" w:rsidRDefault="007D6A8D" w:rsidP="004169EE">
            <w:pPr>
              <w:pStyle w:val="ListParagraph"/>
              <w:spacing w:after="24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9FC70FD" w14:textId="77777777" w:rsidR="007D6A8D" w:rsidRPr="00DE0AAE" w:rsidRDefault="007D6A8D" w:rsidP="00257F0B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mRNA-1273</w:t>
            </w:r>
          </w:p>
        </w:tc>
      </w:tr>
      <w:tr w:rsidR="007D6A8D" w:rsidRPr="008E6E9B" w14:paraId="0BA9D92C" w14:textId="77777777" w:rsidTr="007D6A8D">
        <w:trPr>
          <w:trHeight w:val="1393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3C32FBA" w14:textId="389F6B92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58B2FDFA" w14:textId="75452B54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Itchaki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1)</w:t>
            </w:r>
            <w:r w:rsidRPr="00DE0AAE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Itchaki&lt;/Author&gt;&lt;Year&gt;2021&lt;/Year&gt;&lt;RecNum&gt;45&lt;/RecNum&gt;&lt;DisplayText&gt;&lt;style face="superscript"&gt;45&lt;/style&gt;&lt;/DisplayText&gt;&lt;record&gt;&lt;rec-number&gt;45&lt;/rec-number&gt;&lt;foreign-keys&gt;&lt;key app="EN" db-id="2wdp5tvpapwvt7ev0pq50e9w2a99ddxr9xrv" timestamp="1655822955"&gt;45&lt;/key&gt;&lt;/foreign-keys&gt;&lt;ref-type name="Journal Article"&gt;17&lt;/ref-type&gt;&lt;contributors&gt;&lt;authors&gt;&lt;author&gt;Itchaki, Gilad&lt;/author&gt;&lt;author&gt;Rokach, Lior&lt;/author&gt;&lt;author&gt;Benjamini, Ohad&lt;/author&gt;&lt;author&gt;Bairey, Osnat&lt;/author&gt;&lt;author&gt;Sabag, Adi&lt;/author&gt;&lt;author&gt;Vernitsky, Helly&lt;/author&gt;&lt;author&gt;Cohen, Hila&lt;/author&gt;&lt;author&gt;Rotem, Shahar&lt;/author&gt;&lt;author&gt;Elia, Uri&lt;/author&gt;&lt;author&gt;Raanani, Pia&lt;/author&gt;&lt;author&gt;Bar-Haim, Erez&lt;/author&gt;&lt;author&gt;Tadmor, Tamar&lt;/author&gt;&lt;/authors&gt;&lt;/contributors&gt;&lt;titles&gt;&lt;title&gt;Cellular Immune Responses to BNT162b2 mRNA COVID-19 Vaccine in Patients with Chronic Lymphocytic Leukemia&lt;/title&gt;&lt;secondary-title&gt;Blood&lt;/secondary-title&gt;&lt;/titles&gt;&lt;periodical&gt;&lt;full-title&gt;Blood&lt;/full-title&gt;&lt;/periodical&gt;&lt;pages&gt;638&lt;/pages&gt;&lt;volume&gt;138&lt;/volume&gt;&lt;num-vols&gt;Supplement 1&lt;/num-vols&gt;&lt;dates&gt;&lt;year&gt;2021&lt;/year&gt;&lt;/dates&gt;&lt;urls&gt;&lt;/urls&gt;&lt;/record&gt;&lt;/Cite&gt;&lt;/EndNote&gt;</w:instrText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45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5C6414D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1C40CE1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68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92EC869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68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2CB5895" w14:textId="77777777" w:rsidR="007D6A8D" w:rsidRPr="00DE0AAE" w:rsidRDefault="007D6A8D" w:rsidP="00257F0B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Architect </w:t>
            </w:r>
            <w:proofErr w:type="spellStart"/>
            <w:r w:rsidRPr="00DE0AAE">
              <w:rPr>
                <w:rFonts w:ascii="Arial" w:hAnsi="Arial" w:cs="Arial"/>
                <w:b/>
                <w:bCs/>
              </w:rPr>
              <w:t>AdviseDx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 SARS-CoV-2 IgG II </w:t>
            </w:r>
            <w:r w:rsidRPr="00DE0AAE">
              <w:rPr>
                <w:rFonts w:ascii="Arial" w:hAnsi="Arial" w:cs="Arial"/>
              </w:rPr>
              <w:t>(qualitative/semi-quantitative detection of anti-spike antibodies)</w:t>
            </w:r>
          </w:p>
          <w:p w14:paraId="7E12474F" w14:textId="279F7BD8" w:rsidR="007D6A8D" w:rsidRPr="00DE0AAE" w:rsidRDefault="007D6A8D" w:rsidP="00257F0B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R&amp;D Systems® ELISA Kits </w:t>
            </w:r>
            <w:r w:rsidRPr="00DE0AAE">
              <w:rPr>
                <w:rFonts w:ascii="Arial" w:hAnsi="Arial" w:cs="Arial"/>
              </w:rPr>
              <w:t xml:space="preserve">(detection of SARS-Cov-2 spike-specific T cells by quantification of </w:t>
            </w:r>
            <w:proofErr w:type="spellStart"/>
            <w:r w:rsidRPr="00DE0AAE">
              <w:rPr>
                <w:rFonts w:ascii="Arial" w:hAnsi="Arial" w:cs="Arial"/>
              </w:rPr>
              <w:t>IFNγ</w:t>
            </w:r>
            <w:proofErr w:type="spellEnd"/>
            <w:r w:rsidRPr="00DE0AAE">
              <w:rPr>
                <w:rFonts w:ascii="Arial" w:hAnsi="Arial" w:cs="Arial"/>
              </w:rPr>
              <w:t>)</w:t>
            </w:r>
          </w:p>
          <w:p w14:paraId="1E469338" w14:textId="77777777" w:rsidR="007D6A8D" w:rsidRPr="00DE0AAE" w:rsidRDefault="007D6A8D" w:rsidP="004169EE">
            <w:pPr>
              <w:spacing w:after="0" w:line="240" w:lineRule="auto"/>
              <w:rPr>
                <w:rFonts w:ascii="Arial" w:hAnsi="Arial" w:cs="Arial"/>
                <w:b/>
                <w:bCs/>
              </w:rPr>
            </w:pPr>
          </w:p>
          <w:p w14:paraId="148A8604" w14:textId="77777777" w:rsidR="007D6A8D" w:rsidRPr="00DE0AAE" w:rsidRDefault="007D6A8D" w:rsidP="004169EE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144038C" w14:textId="77777777" w:rsidR="007D6A8D" w:rsidRPr="00DE0AAE" w:rsidRDefault="007D6A8D" w:rsidP="00257F0B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BNT162b2</w:t>
            </w:r>
          </w:p>
          <w:p w14:paraId="4948DF43" w14:textId="77777777" w:rsidR="007D6A8D" w:rsidRPr="00DE0AAE" w:rsidRDefault="007D6A8D" w:rsidP="004169EE">
            <w:pPr>
              <w:spacing w:after="0" w:line="240" w:lineRule="auto"/>
              <w:rPr>
                <w:rFonts w:ascii="Arial" w:hAnsi="Arial" w:cs="Arial"/>
                <w:lang w:val="de-DE"/>
              </w:rPr>
            </w:pPr>
          </w:p>
        </w:tc>
      </w:tr>
      <w:tr w:rsidR="007D6A8D" w:rsidRPr="008E6E9B" w14:paraId="5DC6E56E" w14:textId="77777777" w:rsidTr="007D6A8D">
        <w:trPr>
          <w:trHeight w:val="1235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D6B8DB7" w14:textId="56EE8D9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0DFD1992" w14:textId="0E74F3F2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Gong</w:t>
            </w:r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2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Hb25nPC9BdXRob3I+PFllYXI+MjAyMjwvWWVhcj48UmVj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Hb25nPC9BdXRob3I+PFllYXI+MjAyMjwvWWVhcj48UmVj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65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1CAAC70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Meta-analysi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7461996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709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7503B3F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BFDE316" w14:textId="77777777" w:rsidR="007D6A8D" w:rsidRPr="00DE0AAE" w:rsidRDefault="007D6A8D" w:rsidP="00257F0B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 xml:space="preserve">Anti-SARS-COV-2 IgG spike (S) protein antibody levels and neutralizing antibody </w:t>
            </w:r>
            <w:proofErr w:type="spellStart"/>
            <w:r w:rsidRPr="00DE0AAE">
              <w:rPr>
                <w:rFonts w:ascii="Arial" w:hAnsi="Arial" w:cs="Arial"/>
              </w:rPr>
              <w:t>titers</w:t>
            </w:r>
            <w:proofErr w:type="spellEnd"/>
            <w:r w:rsidRPr="00DE0AAE">
              <w:rPr>
                <w:rFonts w:ascii="Arial" w:hAnsi="Arial" w:cs="Arial"/>
              </w:rPr>
              <w:t xml:space="preserve"> against receptor-binding domain (</w:t>
            </w:r>
            <w:proofErr w:type="spellStart"/>
            <w:r w:rsidRPr="00DE0AAE">
              <w:rPr>
                <w:rFonts w:ascii="Arial" w:hAnsi="Arial" w:cs="Arial"/>
              </w:rPr>
              <w:t>cutoffs</w:t>
            </w:r>
            <w:proofErr w:type="spellEnd"/>
            <w:r w:rsidRPr="00DE0AAE">
              <w:rPr>
                <w:rFonts w:ascii="Arial" w:hAnsi="Arial" w:cs="Arial"/>
              </w:rPr>
              <w:t xml:space="preserve"> as per manufacturer)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5FD9EEE" w14:textId="77777777" w:rsidR="007D6A8D" w:rsidRPr="00DE0AAE" w:rsidRDefault="007D6A8D" w:rsidP="004169EE">
            <w:p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Majority of patients vaccinated with 2 mRNA-based vaccines</w:t>
            </w:r>
          </w:p>
        </w:tc>
      </w:tr>
      <w:tr w:rsidR="007D6A8D" w:rsidRPr="008E6E9B" w14:paraId="75DE381B" w14:textId="77777777" w:rsidTr="007D6A8D">
        <w:trPr>
          <w:trHeight w:val="1235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31FC733" w14:textId="18BAB39F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lastRenderedPageBreak/>
              <w:t>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325C860D" w14:textId="573A7B65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Shen</w:t>
            </w:r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1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TaGVuPC9BdXRob3I+PFllYXI+MjAyMTwvWWVhcj48UmVj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TaGVuPC9BdXRob3I+PFllYXI+MjAyMTwvWWVhcj48UmVj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2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28F7971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53299EC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6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147E394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72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DF26D86" w14:textId="77777777" w:rsidR="007D6A8D" w:rsidRPr="00DE0AAE" w:rsidRDefault="007D6A8D" w:rsidP="00257F0B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SARS-CoV-2 IgG II Quant assay® </w:t>
            </w:r>
            <w:r w:rsidRPr="00DE0AAE">
              <w:rPr>
                <w:rFonts w:ascii="Arial" w:hAnsi="Arial" w:cs="Arial"/>
              </w:rPr>
              <w:t>(measurement of anti-spike antibodies)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8606F77" w14:textId="77777777" w:rsidR="007D6A8D" w:rsidRPr="00DE0AAE" w:rsidRDefault="007D6A8D" w:rsidP="00257F0B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ChAdOx1-S</w:t>
            </w:r>
          </w:p>
          <w:p w14:paraId="36A11481" w14:textId="77777777" w:rsidR="007D6A8D" w:rsidRPr="00DE0AAE" w:rsidRDefault="007D6A8D" w:rsidP="00257F0B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BNT162b2</w:t>
            </w:r>
          </w:p>
          <w:p w14:paraId="5C9C5E65" w14:textId="77777777" w:rsidR="007D6A8D" w:rsidRPr="00DE0AAE" w:rsidRDefault="007D6A8D" w:rsidP="00257F0B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lang w:val="de-DE"/>
              </w:rPr>
              <w:t>mRNA-1273</w:t>
            </w:r>
          </w:p>
        </w:tc>
      </w:tr>
      <w:tr w:rsidR="007D6A8D" w:rsidRPr="008E6E9B" w14:paraId="53D54230" w14:textId="77777777" w:rsidTr="007D6A8D">
        <w:trPr>
          <w:trHeight w:val="699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E1F1855" w14:textId="4D89A5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691B67D4" w14:textId="76716572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Molic</w:t>
            </w:r>
            <w:r w:rsidR="008E6E9B" w:rsidRPr="00DE0AAE">
              <w:rPr>
                <w:rFonts w:ascii="Arial" w:hAnsi="Arial" w:cs="Arial"/>
                <w:lang w:val="de-DE"/>
              </w:rPr>
              <w:t>a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1)</w:t>
            </w:r>
            <w:r w:rsidRPr="00DE0AAE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Molica&lt;/Author&gt;&lt;Year&gt;2021&lt;/Year&gt;&lt;RecNum&gt;29&lt;/RecNum&gt;&lt;DisplayText&gt;&lt;style face="superscript"&gt;29&lt;/style&gt;&lt;/DisplayText&gt;&lt;record&gt;&lt;rec-number&gt;29&lt;/rec-number&gt;&lt;foreign-keys&gt;&lt;key app="EN" db-id="2wdp5tvpapwvt7ev0pq50e9w2a99ddxr9xrv" timestamp="1655822947"&gt;29&lt;/key&gt;&lt;/foreign-keys&gt;&lt;ref-type name="Journal Article"&gt;17&lt;/ref-type&gt;&lt;contributors&gt;&lt;authors&gt;&lt;author&gt;Molica, S.&lt;/author&gt;&lt;author&gt;Giannarelli, D.&lt;/author&gt;&lt;author&gt;Lentini, M.&lt;/author&gt;&lt;author&gt;Zappala, D.&lt;/author&gt;&lt;author&gt;Mannella, A.&lt;/author&gt;&lt;author&gt;Loiacono, D.&lt;/author&gt;&lt;author&gt;Gianfelici, V.&lt;/author&gt;&lt;author&gt;Panduri, G.&lt;/author&gt;&lt;author&gt;Gariani, I.&lt;/author&gt;&lt;author&gt;Minchella, P.&lt;/author&gt;&lt;author&gt;Talarico, F.&lt;/author&gt;&lt;author&gt;Levato, L.&lt;/author&gt;&lt;/authors&gt;&lt;/contributors&gt;&lt;titles&gt;&lt;title&gt;Efficacy of the BNT162b2 mRNA COVID-19 Vaccine in Patients with Chronic Lymphocytic Leukemia: A Serologic and Cellular Study&lt;/title&gt;&lt;secondary-title&gt;Chemotherapy&lt;/secondary-title&gt;&lt;alt-title&gt;Chemotherapy&lt;/alt-title&gt;&lt;/titles&gt;&lt;periodical&gt;&lt;full-title&gt;Chemotherapy&lt;/full-title&gt;&lt;abbr-1&gt;Chemotherapy&lt;/abbr-1&gt;&lt;/periodical&gt;&lt;alt-periodical&gt;&lt;full-title&gt;Chemotherapy&lt;/full-title&gt;&lt;abbr-1&gt;Chemotherapy&lt;/abbr-1&gt;&lt;/alt-periodical&gt;&lt;pages&gt;1-5&lt;/pages&gt;&lt;edition&gt;2021/12/07&lt;/edition&gt;&lt;dates&gt;&lt;year&gt;2021&lt;/year&gt;&lt;pub-dates&gt;&lt;date&gt;Dec 6&lt;/date&gt;&lt;/pub-dates&gt;&lt;/dates&gt;&lt;isbn&gt;0009-3157 (Print)&amp;#xD;0009-3157&lt;/isbn&gt;&lt;accession-num&gt;34872098&lt;/accession-num&gt;&lt;urls&gt;&lt;/urls&gt;&lt;custom2&gt;PMC8805055&lt;/custom2&gt;&lt;electronic-resource-num&gt;10.1159/000521229&lt;/electronic-resource-num&gt;&lt;remote-database-provider&gt;NLM&lt;/remote-database-provider&gt;&lt;language&gt;eng&lt;/language&gt;&lt;/record&gt;&lt;/Cite&gt;&lt;/EndNote&gt;</w:instrText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9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B6B3251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A762265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7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11255C8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72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771B260" w14:textId="77777777" w:rsidR="007D6A8D" w:rsidRPr="00DE0AAE" w:rsidRDefault="007D6A8D" w:rsidP="00257F0B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>LIAISON® SARS-CoV-2 S1/S2 IgG test</w:t>
            </w:r>
            <w:r w:rsidRPr="00DE0AAE">
              <w:rPr>
                <w:rFonts w:ascii="Arial" w:hAnsi="Arial" w:cs="Arial"/>
              </w:rPr>
              <w:t xml:space="preserve"> (quantitative detection of </w:t>
            </w:r>
            <w:proofErr w:type="spellStart"/>
            <w:r w:rsidRPr="00DE0AAE">
              <w:rPr>
                <w:rFonts w:ascii="Arial" w:hAnsi="Arial" w:cs="Arial"/>
              </w:rPr>
              <w:t>lgG</w:t>
            </w:r>
            <w:proofErr w:type="spellEnd"/>
            <w:r w:rsidRPr="00DE0AAE">
              <w:rPr>
                <w:rFonts w:ascii="Arial" w:hAnsi="Arial" w:cs="Arial"/>
              </w:rPr>
              <w:t xml:space="preserve"> antibodies to S1/S2 antigens of SARS-CoV-2)</w:t>
            </w:r>
          </w:p>
          <w:p w14:paraId="7FD4C2BF" w14:textId="77777777" w:rsidR="007D6A8D" w:rsidRPr="00DE0AAE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400A3B" w14:textId="77777777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BNT162b2</w:t>
            </w:r>
          </w:p>
        </w:tc>
      </w:tr>
      <w:tr w:rsidR="007D6A8D" w:rsidRPr="008E6E9B" w14:paraId="47AD3F27" w14:textId="77777777" w:rsidTr="007D6A8D">
        <w:trPr>
          <w:trHeight w:val="1235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041B864" w14:textId="349DA3BE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37591397" w14:textId="22FB8E91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Parr</w:t>
            </w:r>
            <w:r w:rsidR="008E6E9B" w:rsidRPr="00DE0AAE">
              <w:rPr>
                <w:rFonts w:ascii="Arial" w:hAnsi="Arial" w:cs="Arial"/>
                <w:lang w:val="de-DE"/>
              </w:rPr>
              <w:t>y et al</w:t>
            </w:r>
            <w:r w:rsidRPr="00DE0AAE">
              <w:rPr>
                <w:rFonts w:ascii="Arial" w:hAnsi="Arial" w:cs="Arial"/>
                <w:lang w:val="de-DE"/>
              </w:rPr>
              <w:t xml:space="preserve"> (2022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QYXJyeTwvQXV0aG9yPjxZZWFyPjIwMjI8L1llYXI+PFJl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QYXJyeTwvQXV0aG9yPjxZZWFyPjIwMjI8L1llYXI+PFJl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0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F514DC3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D211DBD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50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A7EA4B8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67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781DE25" w14:textId="73E51E17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Roche </w:t>
            </w:r>
            <w:proofErr w:type="spellStart"/>
            <w:r w:rsidRPr="00DE0AAE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® electrochemiluminescence immunoassay (ECLIA) </w:t>
            </w:r>
            <w:r w:rsidRPr="00DE0AAE">
              <w:rPr>
                <w:rFonts w:ascii="Arial" w:hAnsi="Arial" w:cs="Arial"/>
              </w:rPr>
              <w:t>(measurement of antibodies to SARS-CoV-2 nucleocapsid)</w:t>
            </w:r>
          </w:p>
          <w:p w14:paraId="1C33E6DE" w14:textId="5B885E25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>Dried blood spot ELISA analysis</w:t>
            </w:r>
            <w:r w:rsidRPr="00DE0AAE">
              <w:rPr>
                <w:rFonts w:ascii="Arial" w:hAnsi="Arial" w:cs="Arial"/>
              </w:rPr>
              <w:t xml:space="preserve"> (detection of IgG, IgA, and IgM antibody isotypes to stabilized trimeric SARS-CoV-2 spike glycoprotein)</w:t>
            </w:r>
          </w:p>
          <w:p w14:paraId="0E2C99AF" w14:textId="19908CEE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DE0AAE">
              <w:rPr>
                <w:rFonts w:ascii="Arial" w:hAnsi="Arial" w:cs="Arial"/>
                <w:b/>
                <w:bCs/>
              </w:rPr>
              <w:t>cobas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® 6000 </w:t>
            </w:r>
            <w:proofErr w:type="spellStart"/>
            <w:r w:rsidRPr="00DE0AAE">
              <w:rPr>
                <w:rFonts w:ascii="Arial" w:hAnsi="Arial" w:cs="Arial"/>
                <w:b/>
                <w:bCs/>
              </w:rPr>
              <w:t>analyzer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 series</w:t>
            </w:r>
            <w:r w:rsidRPr="00DE0AAE">
              <w:rPr>
                <w:rFonts w:ascii="Arial" w:hAnsi="Arial" w:cs="Arial"/>
              </w:rPr>
              <w:t xml:space="preserve"> (quantification of IgG, IgA, and IgM antibodies)</w:t>
            </w:r>
          </w:p>
          <w:p w14:paraId="6010898B" w14:textId="06327EC0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DE0AAE">
              <w:rPr>
                <w:rFonts w:ascii="Arial" w:hAnsi="Arial" w:cs="Arial"/>
                <w:b/>
                <w:bCs/>
                <w:lang w:val="de-DE"/>
              </w:rPr>
              <w:t>Neutralization</w:t>
            </w:r>
            <w:proofErr w:type="spellEnd"/>
            <w:r w:rsidRPr="00DE0AAE">
              <w:rPr>
                <w:rFonts w:ascii="Arial" w:hAnsi="Arial" w:cs="Arial"/>
                <w:b/>
                <w:bCs/>
                <w:lang w:val="de-DE"/>
              </w:rPr>
              <w:t xml:space="preserve"> and </w:t>
            </w:r>
            <w:proofErr w:type="spellStart"/>
            <w:r w:rsidRPr="00DE0AAE">
              <w:rPr>
                <w:rFonts w:ascii="Arial" w:hAnsi="Arial" w:cs="Arial"/>
                <w:b/>
                <w:bCs/>
                <w:lang w:val="de-DE"/>
              </w:rPr>
              <w:t>pseudoneutralization</w:t>
            </w:r>
            <w:proofErr w:type="spellEnd"/>
            <w:r w:rsidRPr="00DE0AAE">
              <w:rPr>
                <w:rFonts w:ascii="Arial" w:hAnsi="Arial" w:cs="Arial"/>
                <w:b/>
                <w:bCs/>
                <w:lang w:val="de-DE"/>
              </w:rPr>
              <w:t xml:space="preserve"> </w:t>
            </w:r>
            <w:proofErr w:type="spellStart"/>
            <w:r w:rsidRPr="00DE0AAE">
              <w:rPr>
                <w:rFonts w:ascii="Arial" w:hAnsi="Arial" w:cs="Arial"/>
                <w:b/>
                <w:bCs/>
                <w:lang w:val="de-DE"/>
              </w:rPr>
              <w:t>assay</w:t>
            </w:r>
            <w:proofErr w:type="spellEnd"/>
          </w:p>
          <w:p w14:paraId="75797175" w14:textId="48D87975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DE0AAE">
              <w:rPr>
                <w:rFonts w:ascii="Arial" w:hAnsi="Arial" w:cs="Arial"/>
                <w:b/>
                <w:bCs/>
              </w:rPr>
              <w:t>Pseudotyped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>-virus neutralization</w:t>
            </w:r>
          </w:p>
          <w:p w14:paraId="4F029F26" w14:textId="77777777" w:rsidR="007D6A8D" w:rsidRPr="00DE0AAE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  <w:p w14:paraId="32A04235" w14:textId="77777777" w:rsidR="007D6A8D" w:rsidRPr="00DE0AAE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918B715" w14:textId="77777777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BNT162b2</w:t>
            </w:r>
          </w:p>
          <w:p w14:paraId="54347393" w14:textId="77777777" w:rsidR="007D6A8D" w:rsidRPr="00DE0AAE" w:rsidRDefault="007D6A8D" w:rsidP="00257F0B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ChAdOx1</w:t>
            </w:r>
          </w:p>
          <w:p w14:paraId="7B42AB29" w14:textId="77777777" w:rsidR="007D6A8D" w:rsidRPr="00DE0AAE" w:rsidRDefault="007D6A8D" w:rsidP="004169EE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7D6A8D" w:rsidRPr="008E6E9B" w14:paraId="6C35E6F2" w14:textId="77777777" w:rsidTr="007D6A8D">
        <w:trPr>
          <w:trHeight w:val="682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543265B" w14:textId="6AC0C5E3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5C5C8D5D" w14:textId="29DAA6EC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Bagacean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2)</w:t>
            </w:r>
            <w:r w:rsidRPr="00DE0AAE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Bagacean&lt;/Author&gt;&lt;Year&gt;2022&lt;/Year&gt;&lt;RecNum&gt;36&lt;/RecNum&gt;&lt;DisplayText&gt;&lt;style face="superscript"&gt;36&lt;/style&gt;&lt;/DisplayText&gt;&lt;record&gt;&lt;rec-number&gt;36&lt;/rec-number&gt;&lt;foreign-keys&gt;&lt;key app="EN" db-id="2wdp5tvpapwvt7ev0pq50e9w2a99ddxr9xrv" timestamp="1655822949"&gt;36&lt;/key&gt;&lt;/foreign-keys&gt;&lt;ref-type name="Journal Article"&gt;17&lt;/ref-type&gt;&lt;contributors&gt;&lt;authors&gt;&lt;author&gt;Bagacean, Cristina&lt;/author&gt;&lt;author&gt;Letestu, Rémi&lt;/author&gt;&lt;author&gt;Al-Nawakil, Chadi&lt;/author&gt;&lt;author&gt;Brichler, Ségolène&lt;/author&gt;&lt;author&gt;Lévy, Vincent&lt;/author&gt;&lt;author&gt;Sritharan, Nanthara&lt;/author&gt;&lt;author&gt;Delmer, Alain&lt;/author&gt;&lt;author&gt;Dartigeas, Caroline&lt;/author&gt;&lt;author&gt;Leblond, Véronique&lt;/author&gt;&lt;author&gt;Roos-Weil, Damien&lt;/author&gt;&lt;author&gt;Tomowiak, Cécile&lt;/author&gt;&lt;author&gt;Merabet, Fatiha&lt;/author&gt;&lt;author&gt;Béné, Marie C.&lt;/author&gt;&lt;author&gt;Clavert, Aline&lt;/author&gt;&lt;author&gt;Chaoui, Driss&lt;/author&gt;&lt;author&gt;Genet, Philippe&lt;/author&gt;&lt;author&gt;Guieze, Romain&lt;/author&gt;&lt;author&gt;Laribi, Kamel&lt;/author&gt;&lt;author&gt;Drénou, Bernard&lt;/author&gt;&lt;author&gt;Willems, Lise&lt;/author&gt;&lt;author&gt;Puppinck, Christian&lt;/author&gt;&lt;author&gt;Legendre, Hugo&lt;/author&gt;&lt;author&gt;Troussard, Xavier&lt;/author&gt;&lt;author&gt;Malartre, Stéphanie&lt;/author&gt;&lt;author&gt;Cymbalista, Florence&lt;/author&gt;&lt;author&gt;Michallet, Anne-Sophie&lt;/author&gt;&lt;author&gt;on behalf of the French Innovative Leukemia, Organization&lt;/author&gt;&lt;/authors&gt;&lt;/contributors&gt;&lt;titles&gt;&lt;title&gt;Humoral response to mRNA anti–COVID-19 vaccines BNT162b2 and mRNA-1273 in patients with chronic lymphocytic leukemia&lt;/title&gt;&lt;secondary-title&gt;Blood Advances&lt;/secondary-title&gt;&lt;/titles&gt;&lt;periodical&gt;&lt;full-title&gt;Blood Adv&lt;/full-title&gt;&lt;abbr-1&gt;Blood advances&lt;/abbr-1&gt;&lt;/periodical&gt;&lt;pages&gt;207-211&lt;/pages&gt;&lt;volume&gt;6&lt;/volume&gt;&lt;number&gt;1&lt;/number&gt;&lt;dates&gt;&lt;year&gt;2022&lt;/year&gt;&lt;/dates&gt;&lt;isbn&gt;2473-9529&lt;/isbn&gt;&lt;urls&gt;&lt;related-urls&gt;&lt;url&gt;https://doi.org/10.1182/bloodadvances.2021006215&lt;/url&gt;&lt;/related-urls&gt;&lt;/urls&gt;&lt;electronic-resource-num&gt;10.1182/bloodadvances.2021006215&lt;/electronic-resource-num&gt;&lt;access-date&gt;3/23/2022&lt;/access-date&gt;&lt;/record&gt;&lt;/Cite&gt;&lt;/EndNote&gt;</w:instrText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6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5A80C96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Registry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AF7D498" w14:textId="5D97980A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53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0A3BFF6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71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507F3D7" w14:textId="77777777" w:rsidR="007D6A8D" w:rsidRPr="00DE0AAE" w:rsidRDefault="007D6A8D" w:rsidP="00257F0B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>SARS-CoV-2 IgG II Quant assay®</w:t>
            </w:r>
            <w:r w:rsidRPr="00DE0AAE">
              <w:rPr>
                <w:rFonts w:ascii="Arial" w:hAnsi="Arial" w:cs="Arial"/>
              </w:rPr>
              <w:t xml:space="preserve"> (measurement of total </w:t>
            </w:r>
            <w:proofErr w:type="spellStart"/>
            <w:r w:rsidRPr="00DE0AAE">
              <w:rPr>
                <w:rFonts w:ascii="Arial" w:hAnsi="Arial" w:cs="Arial"/>
              </w:rPr>
              <w:t>lgG</w:t>
            </w:r>
            <w:proofErr w:type="spellEnd"/>
            <w:r w:rsidRPr="00DE0AAE">
              <w:rPr>
                <w:rFonts w:ascii="Arial" w:hAnsi="Arial" w:cs="Arial"/>
              </w:rPr>
              <w:t xml:space="preserve"> antibodies to the SARs-CoV-2 S receptor-binding domain protein)</w:t>
            </w:r>
          </w:p>
          <w:p w14:paraId="4D227724" w14:textId="0EA52C16" w:rsidR="007D6A8D" w:rsidRPr="00DE0AAE" w:rsidRDefault="007D6A8D" w:rsidP="00257F0B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 xml:space="preserve">Measurement of anti-spike antibodies with available assays </w:t>
            </w:r>
            <w:r w:rsidRPr="00DE0AAE">
              <w:rPr>
                <w:rFonts w:ascii="Arial" w:hAnsi="Arial" w:cs="Arial"/>
              </w:rPr>
              <w:lastRenderedPageBreak/>
              <w:t>approved by the French Ministry of Health</w:t>
            </w:r>
          </w:p>
          <w:p w14:paraId="3E41799E" w14:textId="77777777" w:rsidR="007D6A8D" w:rsidRPr="00DE0AAE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  <w:p w14:paraId="70E37E8F" w14:textId="77777777" w:rsidR="007D6A8D" w:rsidRPr="00DE0AAE" w:rsidRDefault="007D6A8D" w:rsidP="004169EE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27B1DD2" w14:textId="77777777" w:rsidR="007D6A8D" w:rsidRPr="00DE0AAE" w:rsidRDefault="007D6A8D" w:rsidP="00257F0B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lastRenderedPageBreak/>
              <w:t>BNT162b2</w:t>
            </w:r>
          </w:p>
          <w:p w14:paraId="2833F475" w14:textId="77777777" w:rsidR="007D6A8D" w:rsidRPr="00DE0AAE" w:rsidRDefault="007D6A8D" w:rsidP="00257F0B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mRNA-1273</w:t>
            </w:r>
          </w:p>
        </w:tc>
      </w:tr>
      <w:tr w:rsidR="007D6A8D" w:rsidRPr="008E6E9B" w14:paraId="1EB2F996" w14:textId="77777777" w:rsidTr="007D6A8D">
        <w:trPr>
          <w:trHeight w:val="1235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00E95F6" w14:textId="71991192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6AE9C5D3" w14:textId="79FCBC59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Bergman</w:t>
            </w:r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1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CZXJnbWFuPC9BdXRob3I+PFllYXI+MjAyMTwvWWVhcj48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CZXJnbWFuPC9BdXRob3I+PFllYXI+MjAyMTwvWWVhcj48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8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5572FDB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CD3B64F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9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105AEB3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20BACC4" w14:textId="77777777" w:rsidR="007D6A8D" w:rsidRPr="00DE0AAE" w:rsidRDefault="007D6A8D" w:rsidP="00257F0B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DE0AAE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® Anti-SARS-CoV-2 S </w:t>
            </w:r>
            <w:r w:rsidRPr="00DE0AAE">
              <w:rPr>
                <w:rFonts w:ascii="Arial" w:hAnsi="Arial" w:cs="Arial"/>
              </w:rPr>
              <w:t>(measurement of total antibodies to the SARs-CoV-2 S receptor-binding domain protein)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4EFCDB2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BNT162b2</w:t>
            </w:r>
          </w:p>
        </w:tc>
      </w:tr>
      <w:tr w:rsidR="007D6A8D" w:rsidRPr="008E6E9B" w14:paraId="39FCE54F" w14:textId="77777777" w:rsidTr="007D6A8D">
        <w:trPr>
          <w:trHeight w:val="699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7356144" w14:textId="03FED81A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531DB3C0" w14:textId="62E13BAF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Herishanu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 </w:t>
            </w:r>
            <w:r w:rsidRPr="00DE0AAE">
              <w:rPr>
                <w:rFonts w:ascii="Arial" w:hAnsi="Arial" w:cs="Arial"/>
                <w:lang w:val="de-DE"/>
              </w:rPr>
              <w:t>(2022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pc2hhbnU8L0F1dGhvcj48WWVhcj4yMDIyPC9ZZWFy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pc2hhbnU8L0F1dGhvcj48WWVhcj4yMDIyPC9ZZWFy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3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585B8CC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60F4119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72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24157DC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72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FD495D2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Architect </w:t>
            </w:r>
            <w:proofErr w:type="spellStart"/>
            <w:r w:rsidRPr="00DE0AAE">
              <w:rPr>
                <w:rFonts w:ascii="Arial" w:hAnsi="Arial" w:cs="Arial"/>
                <w:b/>
                <w:bCs/>
              </w:rPr>
              <w:t>AdviseDx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 SARS-CoV-2 IgG II</w:t>
            </w:r>
          </w:p>
          <w:p w14:paraId="29847FB8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Surrogate viral assay </w:t>
            </w:r>
            <w:r w:rsidRPr="00DE0AAE">
              <w:rPr>
                <w:rFonts w:ascii="Arial" w:hAnsi="Arial" w:cs="Arial"/>
              </w:rPr>
              <w:t>(test of antiviral humoral response based on highly infectious recombinant vesicular stomatitis virus bearing SARS-CoV-2 spike glycoprotein S)</w:t>
            </w:r>
          </w:p>
          <w:p w14:paraId="5B2474EF" w14:textId="77777777" w:rsidR="007D6A8D" w:rsidRPr="00DE0AAE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A6CC6B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BNT162b2</w:t>
            </w:r>
          </w:p>
        </w:tc>
      </w:tr>
      <w:tr w:rsidR="007D6A8D" w:rsidRPr="008E6E9B" w14:paraId="3152376C" w14:textId="77777777" w:rsidTr="007D6A8D">
        <w:trPr>
          <w:trHeight w:val="393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A3582B3" w14:textId="596AC77B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35F5E9A2" w14:textId="65A92DD4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Molica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2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Nb2xpY2E8L0F1dGhvcj48WWVhcj4yMDIyPC9ZZWFyPjxS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Nb2xpY2E8L0F1dGhvcj48WWVhcj4yMDIyPC9ZZWFyPjxS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42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610AED7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Meta-analysi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910306B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2082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D1E4932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48F53A8" w14:textId="2AEF8590" w:rsidR="007D6A8D" w:rsidRPr="00DE0AAE" w:rsidRDefault="007D6A8D" w:rsidP="0059369B">
            <w:pPr>
              <w:pStyle w:val="ListParagraph"/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-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9893F67" w14:textId="78467E98" w:rsidR="007D6A8D" w:rsidRPr="00DE0AAE" w:rsidRDefault="007D6A8D" w:rsidP="0059369B">
            <w:p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 xml:space="preserve">- </w:t>
            </w:r>
          </w:p>
        </w:tc>
      </w:tr>
      <w:tr w:rsidR="007D6A8D" w:rsidRPr="008E6E9B" w14:paraId="571409E2" w14:textId="77777777" w:rsidTr="007D6A8D">
        <w:trPr>
          <w:trHeight w:val="433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FE01B87" w14:textId="1D98E5B9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3A24FE61" w14:textId="5B6CCCF6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Teh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</w:t>
            </w:r>
            <w:r w:rsidRPr="00DE0AAE">
              <w:rPr>
                <w:rFonts w:ascii="Arial" w:hAnsi="Arial" w:cs="Arial"/>
                <w:lang w:val="de-DE"/>
              </w:rPr>
              <w:br/>
              <w:t>(2021)</w:t>
            </w:r>
            <w:r w:rsidRPr="00DE0AAE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Teh&lt;/Author&gt;&lt;Year&gt;2021&lt;/Year&gt;&lt;RecNum&gt;21&lt;/RecNum&gt;&lt;DisplayText&gt;&lt;style face="superscript"&gt;21&lt;/style&gt;&lt;/DisplayText&gt;&lt;record&gt;&lt;rec-number&gt;21&lt;/rec-number&gt;&lt;foreign-keys&gt;&lt;key app="EN" db-id="2wdp5tvpapwvt7ev0pq50e9w2a99ddxr9xrv" timestamp="1655822945"&gt;21&lt;/key&gt;&lt;/foreign-keys&gt;&lt;ref-type name="Journal Article"&gt;17&lt;/ref-type&gt;&lt;contributors&gt;&lt;authors&gt;&lt;author&gt;Teh, J. S. K.&lt;/author&gt;&lt;author&gt;Coussement, J.&lt;/author&gt;&lt;author&gt;Neoh, Z. C. F.&lt;/author&gt;&lt;author&gt;Spelman, T.&lt;/author&gt;&lt;author&gt;Lazarakis, S.&lt;/author&gt;&lt;author&gt;Slavin, M. A.&lt;/author&gt;&lt;author&gt;Teh, B. W.&lt;/author&gt;&lt;/authors&gt;&lt;/contributors&gt;&lt;auth-address&gt;Peter MacCallum Cancer Centre, Melbourne, Australia.&amp;#xD;Royal Melbourne Hospital, Parkville, Australia.&amp;#xD;University of Melbourne, Australia.&lt;/auth-address&gt;&lt;titles&gt;&lt;title&gt;Immunogenicity of COVID-19 vaccines in patients with hematological malignancy: a systematic review and meta-analysis&lt;/title&gt;&lt;secondary-title&gt;Blood Adv&lt;/secondary-title&gt;&lt;alt-title&gt;Blood advances&lt;/alt-title&gt;&lt;/titles&gt;&lt;periodical&gt;&lt;full-title&gt;Blood Adv&lt;/full-title&gt;&lt;abbr-1&gt;Blood advances&lt;/abbr-1&gt;&lt;/periodical&gt;&lt;alt-periodical&gt;&lt;full-title&gt;Blood Adv&lt;/full-title&gt;&lt;abbr-1&gt;Blood advances&lt;/abbr-1&gt;&lt;/alt-periodical&gt;&lt;edition&gt;2021/12/02&lt;/edition&gt;&lt;dates&gt;&lt;year&gt;2021&lt;/year&gt;&lt;pub-dates&gt;&lt;date&gt;Dec 1&lt;/date&gt;&lt;/pub-dates&gt;&lt;/dates&gt;&lt;isbn&gt;2473-9529 (Print)&amp;#xD;2473-9529&lt;/isbn&gt;&lt;accession-num&gt;34852173&lt;/accession-num&gt;&lt;urls&gt;&lt;/urls&gt;&lt;custom2&gt;PMC8639290&lt;/custom2&gt;&lt;electronic-resource-num&gt;10.1182/bloodadvances.2021006333&lt;/electronic-resource-num&gt;&lt;remote-database-provider&gt;NLM&lt;/remote-database-provider&gt;&lt;language&gt;eng&lt;/language&gt;&lt;/record&gt;&lt;/Cite&gt;&lt;/EndNote&gt;</w:instrText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1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83FA867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Meta-analysi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D2C5719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55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9165890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A2CD1B4" w14:textId="7657719E" w:rsidR="007D6A8D" w:rsidRPr="00DE0AAE" w:rsidRDefault="007D6A8D" w:rsidP="0059369B">
            <w:pPr>
              <w:pStyle w:val="ListParagraph"/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-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475D25D" w14:textId="31B51235" w:rsidR="007D6A8D" w:rsidRPr="00DE0AAE" w:rsidRDefault="007D6A8D" w:rsidP="0059369B">
            <w:p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-</w:t>
            </w:r>
          </w:p>
        </w:tc>
      </w:tr>
      <w:tr w:rsidR="007D6A8D" w:rsidRPr="008E6E9B" w14:paraId="75B04A33" w14:textId="77777777" w:rsidTr="007D6A8D">
        <w:trPr>
          <w:trHeight w:val="430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D3D7BBA" w14:textId="75BB290C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36CC039C" w14:textId="5A9895F2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Gagelmann</w:t>
            </w:r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1)</w:t>
            </w:r>
            <w:r w:rsidRPr="00DE0AAE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Gagelmann&lt;/Author&gt;&lt;Year&gt;2021&lt;/Year&gt;&lt;RecNum&gt;20&lt;/RecNum&gt;&lt;DisplayText&gt;&lt;style face="superscript"&gt;20&lt;/style&gt;&lt;/DisplayText&gt;&lt;record&gt;&lt;rec-number&gt;20&lt;/rec-number&gt;&lt;foreign-keys&gt;&lt;key app="EN" db-id="2wdp5tvpapwvt7ev0pq50e9w2a99ddxr9xrv" timestamp="1655822945"&gt;20&lt;/key&gt;&lt;/foreign-keys&gt;&lt;ref-type name="Journal Article"&gt;17&lt;/ref-type&gt;&lt;contributors&gt;&lt;authors&gt;&lt;author&gt;Gagelmann, N.&lt;/author&gt;&lt;author&gt;Passamonti, F.&lt;/author&gt;&lt;author&gt;Wolschke, C.&lt;/author&gt;&lt;author&gt;Massoud, R.&lt;/author&gt;&lt;author&gt;Niederwieser, C.&lt;/author&gt;&lt;author&gt;Adjallé, R.&lt;/author&gt;&lt;author&gt;Mora, B.&lt;/author&gt;&lt;author&gt;Ayuk, F.&lt;/author&gt;&lt;author&gt;Kröger, N.&lt;/author&gt;&lt;/authors&gt;&lt;/contributors&gt;&lt;auth-address&gt;Department of Stem Cell Transplantation, University Medical Center Hamburg-Eppendorf, Hamburg. n.gagelmann@uke.de.&amp;#xD;University of Insubria, Varese.&amp;#xD;Department of Stem Cell Transplantation, University Medical Center Hamburg-Eppendorf, Hamburg.&lt;/auth-address&gt;&lt;titles&gt;&lt;title&gt;Antibody response after vaccination against SARS-CoV-2 in adults with haematological malignancies: a systematic review and meta-analysis&lt;/title&gt;&lt;secondary-title&gt;Haematologica&lt;/secondary-title&gt;&lt;alt-title&gt;Haematologica&lt;/alt-title&gt;&lt;/titles&gt;&lt;periodical&gt;&lt;full-title&gt;Haematologica&lt;/full-title&gt;&lt;abbr-1&gt;Haematologica&lt;/abbr-1&gt;&lt;/periodical&gt;&lt;alt-periodical&gt;&lt;full-title&gt;Haematologica&lt;/full-title&gt;&lt;abbr-1&gt;Haematologica&lt;/abbr-1&gt;&lt;/alt-periodical&gt;&lt;edition&gt;2021/12/17&lt;/edition&gt;&lt;dates&gt;&lt;year&gt;2021&lt;/year&gt;&lt;pub-dates&gt;&lt;date&gt;Dec 16&lt;/date&gt;&lt;/pub-dates&gt;&lt;/dates&gt;&lt;isbn&gt;0390-6078&lt;/isbn&gt;&lt;accession-num&gt;34911284&lt;/accession-num&gt;&lt;urls&gt;&lt;/urls&gt;&lt;electronic-resource-num&gt;10.3324/haematol.2021.280163&lt;/electronic-resource-num&gt;&lt;remote-database-provider&gt;NLM&lt;/remote-database-provider&gt;&lt;language&gt;eng&lt;/language&gt;&lt;/record&gt;&lt;/Cite&gt;&lt;/EndNote&gt;</w:instrText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0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BB34FB6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Meta-analysi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905E35E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75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1F0565B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E515ECB" w14:textId="13AEBDD3" w:rsidR="007D6A8D" w:rsidRPr="00DE0AAE" w:rsidRDefault="007D6A8D" w:rsidP="0059369B">
            <w:pPr>
              <w:pStyle w:val="ListParagraph"/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-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2AE599B" w14:textId="0A884AD5" w:rsidR="007D6A8D" w:rsidRPr="00DE0AAE" w:rsidRDefault="007D6A8D" w:rsidP="0059369B">
            <w:p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-</w:t>
            </w:r>
          </w:p>
        </w:tc>
      </w:tr>
      <w:tr w:rsidR="007D6A8D" w:rsidRPr="008E6E9B" w14:paraId="3EEEAA3D" w14:textId="77777777" w:rsidTr="007D6A8D">
        <w:trPr>
          <w:trHeight w:val="582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EF17E2B" w14:textId="56A3ABD1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071B7DE5" w14:textId="5A674C06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Benjamini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2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CZW5qYW1pbmk8L0F1dGhvcj48WWVhcj4yMDIyPC9ZZWFy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CZW5qYW1pbmk8L0F1dGhvcj48WWVhcj4yMDIyPC9ZZWFy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41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4B96BDE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86C0DE6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37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45DF9C3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70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4437313" w14:textId="669ED783" w:rsidR="007D6A8D" w:rsidRPr="00DE0AAE" w:rsidRDefault="007D6A8D" w:rsidP="00257F0B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>LIAISON® SARS-CoV-2 S1/S2 IgG assay</w:t>
            </w:r>
          </w:p>
          <w:p w14:paraId="0DF60E14" w14:textId="77777777" w:rsidR="007D6A8D" w:rsidRPr="00DE0AAE" w:rsidRDefault="007D6A8D" w:rsidP="00257F0B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Architect </w:t>
            </w:r>
            <w:proofErr w:type="spellStart"/>
            <w:r w:rsidRPr="00DE0AAE">
              <w:rPr>
                <w:rFonts w:ascii="Arial" w:hAnsi="Arial" w:cs="Arial"/>
                <w:b/>
                <w:bCs/>
              </w:rPr>
              <w:t>AdviseDx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 SARS-CoV-2 IgG II</w:t>
            </w:r>
          </w:p>
          <w:p w14:paraId="76BEBA17" w14:textId="5EF083A3" w:rsidR="007D6A8D" w:rsidRPr="00DE0AAE" w:rsidRDefault="007D6A8D" w:rsidP="00257F0B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rFonts w:ascii="Arial" w:hAnsi="Arial" w:cs="Arial"/>
                <w:b/>
                <w:bCs/>
              </w:rPr>
            </w:pPr>
            <w:r w:rsidRPr="00DE0AAE">
              <w:rPr>
                <w:rFonts w:ascii="Arial" w:hAnsi="Arial" w:cs="Arial"/>
                <w:b/>
                <w:bCs/>
              </w:rPr>
              <w:t>ELISA</w:t>
            </w:r>
          </w:p>
          <w:p w14:paraId="4BF6F7AE" w14:textId="20D8E570" w:rsidR="007D6A8D" w:rsidRPr="00DE0AAE" w:rsidRDefault="007D6A8D" w:rsidP="00257F0B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rPr>
                <w:rFonts w:ascii="Arial" w:hAnsi="Arial" w:cs="Arial"/>
                <w:b/>
                <w:bCs/>
              </w:rPr>
            </w:pPr>
            <w:r w:rsidRPr="00DE0AAE">
              <w:rPr>
                <w:rFonts w:ascii="Arial" w:hAnsi="Arial" w:cs="Arial"/>
                <w:b/>
                <w:bCs/>
              </w:rPr>
              <w:t>Surrogate viral assay</w:t>
            </w:r>
          </w:p>
          <w:p w14:paraId="4AA27372" w14:textId="77777777" w:rsidR="007D6A8D" w:rsidRPr="00DE0AAE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533CA8F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BNT162b2</w:t>
            </w:r>
          </w:p>
        </w:tc>
      </w:tr>
      <w:tr w:rsidR="007D6A8D" w:rsidRPr="008E6E9B" w14:paraId="0650256A" w14:textId="77777777" w:rsidTr="007D6A8D">
        <w:trPr>
          <w:trHeight w:val="1090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30A8E63" w14:textId="7A3B28A8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1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6505BB47" w14:textId="63466A6F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Ujjani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2)</w:t>
            </w:r>
            <w:r w:rsidRPr="00DE0AAE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Ujjani&lt;/Author&gt;&lt;Year&gt;2022&lt;/Year&gt;&lt;RecNum&gt;23&lt;/RecNum&gt;&lt;DisplayText&gt;&lt;style face="superscript"&gt;23&lt;/style&gt;&lt;/DisplayText&gt;&lt;record&gt;&lt;rec-number&gt;23&lt;/rec-number&gt;&lt;foreign-keys&gt;&lt;key app="EN" db-id="2wdp5tvpapwvt7ev0pq50e9w2a99ddxr9xrv" timestamp="1655822945"&gt;23&lt;/key&gt;&lt;/foreign-keys&gt;&lt;ref-type name="Journal Article"&gt;17&lt;/ref-type&gt;&lt;contributors&gt;&lt;authors&gt;&lt;author&gt;Ujjani, C.&lt;/author&gt;&lt;author&gt;Shadman, M.&lt;/author&gt;&lt;author&gt;Lynch, R. C.&lt;/author&gt;&lt;author&gt;Tu, B.&lt;/author&gt;&lt;author&gt;Stevenson, P. A.&lt;/author&gt;&lt;author&gt;Grainger, C.&lt;/author&gt;&lt;author&gt;Zhu, H.&lt;/author&gt;&lt;author&gt;Hill, J. A.&lt;/author&gt;&lt;author&gt;Huang, M. L.&lt;/author&gt;&lt;author&gt;Nielsen, L.&lt;/author&gt;&lt;author&gt;Poh, C.&lt;/author&gt;&lt;author&gt;Sorensen, T.&lt;/author&gt;&lt;author&gt;Gopal, A. K.&lt;/author&gt;&lt;author&gt;Warren, E. H.&lt;/author&gt;&lt;author&gt;Till, B. G.&lt;/author&gt;&lt;author&gt;Lee, S.&lt;/author&gt;&lt;author&gt;Gausman, D.&lt;/author&gt;&lt;author&gt;Smith, S. D.&lt;/author&gt;&lt;author&gt;Gooley, T.&lt;/author&gt;&lt;author&gt;Greninger, A.&lt;/author&gt;&lt;/authors&gt;&lt;/contributors&gt;&lt;auth-address&gt;University of Washington, Seattle, Washington, USA.&amp;#xD;Fred Hutchinson Cancer Research Center, Seattle, Washington, USA.&lt;/auth-address&gt;&lt;titles&gt;&lt;title&gt;The impact of B-cell-directed therapy on SARS-CoV-2 vaccine efficacy in chronic lymphocytic leukaemia&lt;/title&gt;&lt;secondary-title&gt;Br J Haematol&lt;/secondary-title&gt;&lt;alt-title&gt;British journal of haematology&lt;/alt-title&gt;&lt;/titles&gt;&lt;periodical&gt;&lt;full-title&gt;Br J Haematol&lt;/full-title&gt;&lt;abbr-1&gt;British journal of haematology&lt;/abbr-1&gt;&lt;/periodical&gt;&lt;alt-periodical&gt;&lt;full-title&gt;Br J Haematol&lt;/full-title&gt;&lt;abbr-1&gt;British journal of haematology&lt;/abbr-1&gt;&lt;/alt-periodical&gt;&lt;edition&gt;2022/02/13&lt;/edition&gt;&lt;keywords&gt;&lt;keyword&gt;B cell&lt;/keyword&gt;&lt;keyword&gt;Cll&lt;/keyword&gt;&lt;keyword&gt;COVID vaccine&lt;/keyword&gt;&lt;/keywords&gt;&lt;dates&gt;&lt;year&gt;2022&lt;/year&gt;&lt;pub-dates&gt;&lt;date&gt;Feb 11&lt;/date&gt;&lt;/pub-dates&gt;&lt;/dates&gt;&lt;isbn&gt;0007-1048&lt;/isbn&gt;&lt;accession-num&gt;35149986&lt;/accession-num&gt;&lt;urls&gt;&lt;/urls&gt;&lt;electronic-resource-num&gt;10.1111/bjh.18088&lt;/electronic-resource-num&gt;&lt;remote-database-provider&gt;NLM&lt;/remote-database-provider&gt;&lt;language&gt;eng&lt;/language&gt;&lt;/record&gt;&lt;/Cite&gt;&lt;/EndNote&gt;</w:instrText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3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7EE79D2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2C43DC4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3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D823ED4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65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CF5AACA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DE0AAE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>® Anti-SARS-CoV-2 S</w:t>
            </w:r>
          </w:p>
          <w:p w14:paraId="48B10E74" w14:textId="509143D9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SARS-CoV-2 spike D614G </w:t>
            </w:r>
            <w:proofErr w:type="spellStart"/>
            <w:r w:rsidRPr="00DE0AAE">
              <w:rPr>
                <w:rFonts w:ascii="Arial" w:hAnsi="Arial" w:cs="Arial"/>
                <w:b/>
                <w:bCs/>
              </w:rPr>
              <w:t>pseudotyped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 xml:space="preserve"> lentivirus neutralization assay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B8454E7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BNT162b2</w:t>
            </w:r>
          </w:p>
          <w:p w14:paraId="2EB9F6D0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mRNA-1273</w:t>
            </w:r>
          </w:p>
          <w:p w14:paraId="2F3E5BAF" w14:textId="77777777" w:rsidR="007D6A8D" w:rsidRPr="00DE0AAE" w:rsidRDefault="007D6A8D" w:rsidP="00257F0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Ad26.COV</w:t>
            </w:r>
            <w:proofErr w:type="gramStart"/>
            <w:r w:rsidRPr="00DE0AAE">
              <w:rPr>
                <w:rFonts w:ascii="Arial" w:hAnsi="Arial" w:cs="Arial"/>
              </w:rPr>
              <w:t>2.S</w:t>
            </w:r>
            <w:proofErr w:type="gramEnd"/>
          </w:p>
        </w:tc>
      </w:tr>
      <w:tr w:rsidR="007D6A8D" w:rsidRPr="008E6E9B" w14:paraId="4A8751A2" w14:textId="77777777" w:rsidTr="007D6A8D">
        <w:trPr>
          <w:trHeight w:val="962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1E62F68" w14:textId="1CBF9173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lastRenderedPageBreak/>
              <w:t>1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BB80902" w14:textId="5CA8E63B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Haydu</w:t>
            </w:r>
            <w:proofErr w:type="spellEnd"/>
            <w:r w:rsidR="008E6E9B" w:rsidRPr="00DE0AAE">
              <w:rPr>
                <w:rFonts w:ascii="Arial" w:hAnsi="Arial" w:cs="Arial"/>
                <w:lang w:val="de-DE"/>
              </w:rPr>
              <w:t xml:space="preserve"> et al</w:t>
            </w:r>
            <w:r w:rsidRPr="00DE0AAE">
              <w:rPr>
                <w:rFonts w:ascii="Arial" w:hAnsi="Arial" w:cs="Arial"/>
                <w:lang w:val="de-DE"/>
              </w:rPr>
              <w:t xml:space="preserve"> (2022)</w:t>
            </w:r>
            <w:r w:rsidRPr="00DE0AAE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YXlkdTwvQXV0aG9yPjxZZWFyPjIwMjI8L1llYXI+PFJl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YXlkdTwvQXV0aG9yPjxZZWFyPjIwMjI8L1llYXI+PFJl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DE0AAE">
              <w:rPr>
                <w:rFonts w:ascii="Arial" w:hAnsi="Arial" w:cs="Arial"/>
                <w:lang w:val="de-DE"/>
              </w:rPr>
            </w:r>
            <w:r w:rsidRPr="00DE0AAE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5</w:t>
            </w:r>
            <w:r w:rsidRPr="00DE0AAE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E3E5FB9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DE0AAE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9EB3FC7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3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0FAB400" w14:textId="77777777" w:rsidR="007D6A8D" w:rsidRPr="00DE0AAE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DE0AAE">
              <w:rPr>
                <w:rFonts w:ascii="Arial" w:hAnsi="Arial" w:cs="Arial"/>
                <w:lang w:val="de-DE"/>
              </w:rPr>
              <w:t>62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CD81D66" w14:textId="77777777" w:rsidR="007D6A8D" w:rsidRPr="00DE0AAE" w:rsidRDefault="007D6A8D" w:rsidP="00257F0B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DE0AAE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>® Anti-SARS-CoV-2 S</w:t>
            </w:r>
          </w:p>
          <w:p w14:paraId="79EC8AC6" w14:textId="77777777" w:rsidR="007D6A8D" w:rsidRPr="00DE0AAE" w:rsidRDefault="007D6A8D" w:rsidP="00257F0B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  <w:b/>
                <w:bCs/>
              </w:rPr>
              <w:t xml:space="preserve">Roche </w:t>
            </w:r>
            <w:proofErr w:type="spellStart"/>
            <w:r w:rsidRPr="00DE0AAE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DE0AAE">
              <w:rPr>
                <w:rFonts w:ascii="Arial" w:hAnsi="Arial" w:cs="Arial"/>
                <w:b/>
                <w:bCs/>
              </w:rPr>
              <w:t>® ECLIA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294C688" w14:textId="77777777" w:rsidR="007D6A8D" w:rsidRPr="00DE0AAE" w:rsidRDefault="007D6A8D" w:rsidP="00257F0B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BNT162b2</w:t>
            </w:r>
          </w:p>
          <w:p w14:paraId="2090FD31" w14:textId="77777777" w:rsidR="007D6A8D" w:rsidRPr="00DE0AAE" w:rsidRDefault="007D6A8D" w:rsidP="00257F0B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mRNA-1273</w:t>
            </w:r>
          </w:p>
          <w:p w14:paraId="754DF39A" w14:textId="77777777" w:rsidR="007D6A8D" w:rsidRPr="00DE0AAE" w:rsidRDefault="007D6A8D" w:rsidP="00257F0B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Arial" w:hAnsi="Arial" w:cs="Arial"/>
              </w:rPr>
            </w:pPr>
            <w:r w:rsidRPr="00DE0AAE">
              <w:rPr>
                <w:rFonts w:ascii="Arial" w:hAnsi="Arial" w:cs="Arial"/>
              </w:rPr>
              <w:t>Ad26.COV</w:t>
            </w:r>
            <w:proofErr w:type="gramStart"/>
            <w:r w:rsidRPr="00DE0AAE">
              <w:rPr>
                <w:rFonts w:ascii="Arial" w:hAnsi="Arial" w:cs="Arial"/>
              </w:rPr>
              <w:t>2.S</w:t>
            </w:r>
            <w:proofErr w:type="gramEnd"/>
            <w:r w:rsidRPr="00DE0AAE">
              <w:rPr>
                <w:rFonts w:ascii="Arial" w:hAnsi="Arial" w:cs="Arial"/>
              </w:rPr>
              <w:br/>
            </w:r>
          </w:p>
        </w:tc>
      </w:tr>
      <w:tr w:rsidR="007D6A8D" w:rsidRPr="008E6E9B" w14:paraId="3FF8D523" w14:textId="77777777" w:rsidTr="007D6A8D">
        <w:trPr>
          <w:trHeight w:val="800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6566504" w14:textId="1816C212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1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45382E7" w14:textId="089DB258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Del Poeta</w:t>
            </w:r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1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EZWwgUG9ldGE8L0F1dGhvcj48WWVhcj4yMDIxPC9ZZWFy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EZWwgUG9ldGE8L0F1dGhvcj48WWVhcj4yMDIxPC9ZZWFy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40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2D1A398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F7DE997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46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C772ADC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2B40E10" w14:textId="77777777" w:rsidR="007D6A8D" w:rsidRPr="004B4AB4" w:rsidRDefault="007D6A8D" w:rsidP="00257F0B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>Chemo</w:t>
            </w:r>
            <w:r w:rsidRPr="004B4AB4">
              <w:rPr>
                <w:rFonts w:ascii="Cambria Math" w:hAnsi="Cambria Math" w:cs="Cambria Math" w:hint="eastAsia"/>
                <w:b/>
                <w:bCs/>
              </w:rPr>
              <w:t>‐</w:t>
            </w:r>
            <w:r w:rsidRPr="004B4AB4">
              <w:rPr>
                <w:rFonts w:ascii="Arial" w:hAnsi="Arial" w:cs="Arial"/>
                <w:b/>
                <w:bCs/>
              </w:rPr>
              <w:t>luminescence Anti</w:t>
            </w:r>
            <w:r w:rsidRPr="004B4AB4">
              <w:rPr>
                <w:rFonts w:ascii="Cambria Math" w:hAnsi="Cambria Math" w:cs="Cambria Math" w:hint="eastAsia"/>
                <w:b/>
                <w:bCs/>
              </w:rPr>
              <w:t>‐</w:t>
            </w:r>
            <w:r w:rsidRPr="004B4AB4">
              <w:rPr>
                <w:rFonts w:ascii="Arial" w:hAnsi="Arial" w:cs="Arial"/>
                <w:b/>
                <w:bCs/>
              </w:rPr>
              <w:t>SARS</w:t>
            </w:r>
            <w:r w:rsidRPr="004B4AB4">
              <w:rPr>
                <w:rFonts w:ascii="Cambria Math" w:hAnsi="Cambria Math" w:cs="Cambria Math" w:hint="eastAsia"/>
                <w:b/>
                <w:bCs/>
              </w:rPr>
              <w:t>‐</w:t>
            </w:r>
            <w:proofErr w:type="spellStart"/>
            <w:r w:rsidRPr="004B4AB4">
              <w:rPr>
                <w:rFonts w:ascii="Arial" w:hAnsi="Arial" w:cs="Arial"/>
                <w:b/>
                <w:bCs/>
              </w:rPr>
              <w:t>CoV</w:t>
            </w:r>
            <w:proofErr w:type="spellEnd"/>
            <w:r w:rsidRPr="004B4AB4">
              <w:rPr>
                <w:rFonts w:ascii="Cambria Math" w:hAnsi="Cambria Math" w:cs="Cambria Math" w:hint="eastAsia"/>
                <w:b/>
                <w:bCs/>
              </w:rPr>
              <w:t>‐</w:t>
            </w:r>
            <w:r w:rsidRPr="004B4AB4">
              <w:rPr>
                <w:rFonts w:ascii="Arial" w:hAnsi="Arial" w:cs="Arial"/>
                <w:b/>
                <w:bCs/>
              </w:rPr>
              <w:t>2 immunoassay</w:t>
            </w:r>
            <w:r w:rsidRPr="004B4AB4">
              <w:rPr>
                <w:rFonts w:ascii="Arial" w:hAnsi="Arial" w:cs="Arial"/>
              </w:rPr>
              <w:t xml:space="preserve"> (quantitative detection</w:t>
            </w:r>
            <w:r w:rsidRPr="004B4AB4">
              <w:rPr>
                <w:rFonts w:ascii="Arial" w:hAnsi="Arial" w:cs="Arial"/>
                <w:b/>
                <w:bCs/>
              </w:rPr>
              <w:t xml:space="preserve"> </w:t>
            </w:r>
            <w:r w:rsidRPr="004B4AB4">
              <w:rPr>
                <w:rFonts w:ascii="Arial" w:hAnsi="Arial" w:cs="Arial"/>
              </w:rPr>
              <w:t xml:space="preserve">of </w:t>
            </w:r>
            <w:proofErr w:type="spellStart"/>
            <w:r w:rsidRPr="004B4AB4">
              <w:rPr>
                <w:rFonts w:ascii="Arial" w:hAnsi="Arial" w:cs="Arial"/>
              </w:rPr>
              <w:t>lgG</w:t>
            </w:r>
            <w:proofErr w:type="spellEnd"/>
            <w:r w:rsidRPr="004B4AB4">
              <w:rPr>
                <w:rFonts w:ascii="Arial" w:hAnsi="Arial" w:cs="Arial"/>
              </w:rPr>
              <w:t xml:space="preserve"> antibodies to the SARS-CoV-2 protein)</w:t>
            </w:r>
          </w:p>
          <w:p w14:paraId="008C7B58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  <w:p w14:paraId="28649871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638E6BE" w14:textId="77777777" w:rsidR="007D6A8D" w:rsidRPr="004B4AB4" w:rsidRDefault="007D6A8D" w:rsidP="00257F0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BMT162b2</w:t>
            </w:r>
          </w:p>
        </w:tc>
      </w:tr>
      <w:tr w:rsidR="007D6A8D" w:rsidRPr="008E6E9B" w14:paraId="33D6784F" w14:textId="77777777" w:rsidTr="007D6A8D">
        <w:trPr>
          <w:trHeight w:val="441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7E6CBC9" w14:textId="2E210848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18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815743C" w14:textId="40EAB44F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Roeker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1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Sb2VrZXI8L0F1dGhvcj48WWVhcj4yMDIxPC9ZZWFyPjxS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Sb2VrZXI8L0F1dGhvcj48WWVhcj4yMDIxPC9ZZWFyPjxS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9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A18F770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AD97521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4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36F4D20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71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FEEB22C" w14:textId="77777777" w:rsidR="007D6A8D" w:rsidRPr="004B4AB4" w:rsidRDefault="007D6A8D" w:rsidP="00257F0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>LIAISON® SARS-CoV-2 S1/S2 IgG assay</w:t>
            </w:r>
          </w:p>
          <w:p w14:paraId="53360B0A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  <w:p w14:paraId="5B525C4B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1AB850A" w14:textId="77777777" w:rsidR="007D6A8D" w:rsidRPr="004B4AB4" w:rsidRDefault="007D6A8D" w:rsidP="00257F0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BNT162b2</w:t>
            </w:r>
          </w:p>
          <w:p w14:paraId="2C1B714E" w14:textId="77777777" w:rsidR="007D6A8D" w:rsidRPr="004B4AB4" w:rsidRDefault="007D6A8D" w:rsidP="00257F0B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mRNA-1273</w:t>
            </w:r>
          </w:p>
        </w:tc>
      </w:tr>
      <w:tr w:rsidR="007D6A8D" w:rsidRPr="008E6E9B" w14:paraId="6B599A32" w14:textId="77777777" w:rsidTr="007D6A8D">
        <w:trPr>
          <w:trHeight w:val="597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74C88FF" w14:textId="05AAA025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19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5D2374E" w14:textId="466CCFC8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Tadmor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1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UYWRtb3I8L0F1dGhvcj48WWVhcj4yMDIxPC9ZZWFyPjxS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UYWRtb3I8L0F1dGhvcj48WWVhcj4yMDIxPC9ZZWFyPjxS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7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CA0858D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5304060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8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72267A9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69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DEF8E7F" w14:textId="77777777" w:rsidR="007D6A8D" w:rsidRPr="004B4AB4" w:rsidRDefault="007D6A8D" w:rsidP="00257F0B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 xml:space="preserve">Architect </w:t>
            </w:r>
            <w:proofErr w:type="spellStart"/>
            <w:r w:rsidRPr="004B4AB4">
              <w:rPr>
                <w:rFonts w:ascii="Arial" w:hAnsi="Arial" w:cs="Arial"/>
                <w:b/>
                <w:bCs/>
              </w:rPr>
              <w:t>AdviseDx</w:t>
            </w:r>
            <w:proofErr w:type="spellEnd"/>
            <w:r w:rsidRPr="004B4AB4">
              <w:rPr>
                <w:rFonts w:ascii="Arial" w:hAnsi="Arial" w:cs="Arial"/>
                <w:b/>
                <w:bCs/>
              </w:rPr>
              <w:t xml:space="preserve"> SARS-CoV-2 IgG II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A3A5848" w14:textId="77777777" w:rsidR="007D6A8D" w:rsidRPr="004B4AB4" w:rsidRDefault="007D6A8D" w:rsidP="00257F0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BNT162b2</w:t>
            </w:r>
          </w:p>
        </w:tc>
      </w:tr>
      <w:tr w:rsidR="007D6A8D" w:rsidRPr="008E6E9B" w14:paraId="2D41F9FC" w14:textId="77777777" w:rsidTr="007D6A8D">
        <w:trPr>
          <w:trHeight w:val="558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CBA0C01" w14:textId="6EE308A6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0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677D5A69" w14:textId="02F74C0F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Herishanu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1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pc2hhbnU8L0F1dGhvcj48WWVhcj4yMDIxPC9ZZWFy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pc2hhbnU8L0F1dGhvcj48WWVhcj4yMDIxPC9ZZWFy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1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F025DDD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8D7BA75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16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718E5CE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71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2054A89" w14:textId="77777777" w:rsidR="007D6A8D" w:rsidRPr="004B4AB4" w:rsidRDefault="007D6A8D" w:rsidP="00257F0B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rPr>
                <w:rFonts w:ascii="Arial" w:hAnsi="Arial" w:cs="Arial"/>
                <w:b/>
                <w:bCs/>
              </w:rPr>
            </w:pPr>
            <w:proofErr w:type="spellStart"/>
            <w:r w:rsidRPr="004B4AB4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4B4AB4">
              <w:rPr>
                <w:rFonts w:ascii="Arial" w:hAnsi="Arial" w:cs="Arial"/>
                <w:b/>
                <w:bCs/>
              </w:rPr>
              <w:t>® Anti-SARS-CoV-2 S</w:t>
            </w:r>
          </w:p>
          <w:p w14:paraId="1134FEBC" w14:textId="27520E8F" w:rsidR="007D6A8D" w:rsidRPr="004B4AB4" w:rsidRDefault="007D6A8D" w:rsidP="002060D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91D1F2E" w14:textId="77777777" w:rsidR="007D6A8D" w:rsidRPr="004B4AB4" w:rsidRDefault="007D6A8D" w:rsidP="00257F0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BNT162b2</w:t>
            </w:r>
          </w:p>
        </w:tc>
      </w:tr>
      <w:tr w:rsidR="007D6A8D" w:rsidRPr="008E6E9B" w14:paraId="0ED6FB8C" w14:textId="77777777" w:rsidTr="007D6A8D">
        <w:trPr>
          <w:trHeight w:val="566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852D8DB" w14:textId="3807A61E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1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571FFCF5" w14:textId="7265BC36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Greenberger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1)</w:t>
            </w:r>
            <w:r w:rsidRPr="004B4AB4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Greenberger&lt;/Author&gt;&lt;Year&gt;2021&lt;/Year&gt;&lt;RecNum&gt;25&lt;/RecNum&gt;&lt;DisplayText&gt;&lt;style face="superscript"&gt;25&lt;/style&gt;&lt;/DisplayText&gt;&lt;record&gt;&lt;rec-number&gt;25&lt;/rec-number&gt;&lt;foreign-keys&gt;&lt;key app="EN" db-id="2wdp5tvpapwvt7ev0pq50e9w2a99ddxr9xrv" timestamp="1655822946"&gt;25&lt;/key&gt;&lt;/foreign-keys&gt;&lt;ref-type name="Journal Article"&gt;17&lt;/ref-type&gt;&lt;contributors&gt;&lt;authors&gt;&lt;author&gt;Greenberger, Lee M.&lt;/author&gt;&lt;author&gt;Saltzman, Larry A.&lt;/author&gt;&lt;author&gt;Senefeld, Jonathon W.&lt;/author&gt;&lt;author&gt;Johnson, Patrick W.&lt;/author&gt;&lt;author&gt;DeGennaro, Louis J.&lt;/author&gt;&lt;author&gt;Nichols, Gwen L.&lt;/author&gt;&lt;/authors&gt;&lt;/contributors&gt;&lt;titles&gt;&lt;title&gt;Antibody response to SARS-CoV-2 vaccines in patients with hematologic malignancies&lt;/title&gt;&lt;secondary-title&gt;Cancer cell&lt;/secondary-title&gt;&lt;alt-title&gt;Cancer Cell&lt;/alt-title&gt;&lt;/titles&gt;&lt;periodical&gt;&lt;full-title&gt;Cancer cell&lt;/full-title&gt;&lt;abbr-1&gt;Cancer Cell&lt;/abbr-1&gt;&lt;/periodical&gt;&lt;alt-periodical&gt;&lt;full-title&gt;Cancer cell&lt;/full-title&gt;&lt;abbr-1&gt;Cancer Cell&lt;/abbr-1&gt;&lt;/alt-periodical&gt;&lt;pages&gt;1031-1033&lt;/pages&gt;&lt;volume&gt;39&lt;/volume&gt;&lt;number&gt;8&lt;/number&gt;&lt;edition&gt;2021/07/22&lt;/edition&gt;&lt;keywords&gt;&lt;keyword&gt;Antibody Formation&lt;/keyword&gt;&lt;keyword&gt;*COVID-19&lt;/keyword&gt;&lt;keyword&gt;COVID-19 Vaccines&lt;/keyword&gt;&lt;keyword&gt;*Hematologic Neoplasms/therapy&lt;/keyword&gt;&lt;keyword&gt;Humans&lt;/keyword&gt;&lt;keyword&gt;SARS-CoV-2&lt;/keyword&gt;&lt;/keywords&gt;&lt;dates&gt;&lt;year&gt;2021&lt;/year&gt;&lt;/dates&gt;&lt;publisher&gt;Elsevier Inc.&lt;/publisher&gt;&lt;isbn&gt;1878-3686&amp;#xD;1535-6108&lt;/isbn&gt;&lt;accession-num&gt;34331856&lt;/accession-num&gt;&lt;urls&gt;&lt;related-urls&gt;&lt;url&gt;https://pubmed.ncbi.nlm.nih.gov/34331856&lt;/url&gt;&lt;url&gt;https://www.ncbi.nlm.nih.gov/pmc/articles/PMC8295014/&lt;/url&gt;&lt;/related-urls&gt;&lt;/urls&gt;&lt;electronic-resource-num&gt;10.1016/j.ccell.2021.07.012&lt;/electronic-resource-num&gt;&lt;remote-database-name&gt;PubMed&lt;/remote-database-name&gt;&lt;language&gt;eng&lt;/language&gt;&lt;/record&gt;&lt;/Cite&gt;&lt;/EndNote&gt;</w:instrText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5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13816A1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FC8C6DF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650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482558B" w14:textId="45321E1C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66</w:t>
            </w:r>
            <w:r w:rsidR="007E68DA" w:rsidRPr="004B4AB4">
              <w:rPr>
                <w:rFonts w:ascii="Arial" w:hAnsi="Arial" w:cs="Arial"/>
                <w:vertAlign w:val="superscript"/>
                <w:lang w:val="de-DE"/>
              </w:rPr>
              <w:t>a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7189675" w14:textId="77777777" w:rsidR="007D6A8D" w:rsidRPr="004B4AB4" w:rsidRDefault="007D6A8D" w:rsidP="00257F0B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b/>
                <w:bCs/>
              </w:rPr>
              <w:t xml:space="preserve">Roche </w:t>
            </w:r>
            <w:proofErr w:type="spellStart"/>
            <w:r w:rsidRPr="004B4AB4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4B4AB4">
              <w:rPr>
                <w:rFonts w:ascii="Arial" w:hAnsi="Arial" w:cs="Arial"/>
                <w:b/>
                <w:bCs/>
              </w:rPr>
              <w:t>® ECLIA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550BBA1" w14:textId="77777777" w:rsidR="007D6A8D" w:rsidRPr="004B4AB4" w:rsidRDefault="007D6A8D" w:rsidP="00257F0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mRNA-1273</w:t>
            </w:r>
          </w:p>
          <w:p w14:paraId="153AE103" w14:textId="77777777" w:rsidR="007D6A8D" w:rsidRPr="004B4AB4" w:rsidRDefault="007D6A8D" w:rsidP="00257F0B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BNT162b2</w:t>
            </w:r>
          </w:p>
        </w:tc>
      </w:tr>
      <w:tr w:rsidR="007D6A8D" w:rsidRPr="008E6E9B" w14:paraId="0669A759" w14:textId="77777777" w:rsidTr="007D6A8D">
        <w:trPr>
          <w:trHeight w:val="760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F9B2F11" w14:textId="010712FC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2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3706CA20" w14:textId="6B08DC8D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Greenberger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1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HcmVlbmJlcmdlcjwvQXV0aG9yPjxZZWFyPjIwMjE8L1ll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HcmVlbmJlcmdlcjwvQXV0aG9yPjxZZWFyPjIwMjE8L1ll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34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A84F9FB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A76C92D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5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A10CFFD" w14:textId="42F80B26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66</w:t>
            </w:r>
            <w:proofErr w:type="gramStart"/>
            <w:r w:rsidR="007E68DA" w:rsidRPr="004B4AB4">
              <w:rPr>
                <w:rFonts w:ascii="Arial" w:hAnsi="Arial" w:cs="Arial"/>
                <w:vertAlign w:val="superscript"/>
                <w:lang w:val="de-DE"/>
              </w:rPr>
              <w:t>a,b</w:t>
            </w:r>
            <w:proofErr w:type="gramEnd"/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207F481" w14:textId="77777777" w:rsidR="007D6A8D" w:rsidRPr="004B4AB4" w:rsidRDefault="007D6A8D" w:rsidP="00257F0B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4B4AB4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4B4AB4">
              <w:rPr>
                <w:rFonts w:ascii="Arial" w:hAnsi="Arial" w:cs="Arial"/>
                <w:b/>
                <w:bCs/>
              </w:rPr>
              <w:t>® Anti-SARS-CoV-2 S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63BB94C" w14:textId="77777777" w:rsidR="007D6A8D" w:rsidRPr="004B4AB4" w:rsidRDefault="007D6A8D" w:rsidP="00257F0B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mRNA-1273</w:t>
            </w:r>
          </w:p>
          <w:p w14:paraId="6C40A0E7" w14:textId="77777777" w:rsidR="007D6A8D" w:rsidRPr="004B4AB4" w:rsidRDefault="007D6A8D" w:rsidP="00257F0B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BNT162b2</w:t>
            </w:r>
          </w:p>
        </w:tc>
      </w:tr>
      <w:tr w:rsidR="007D6A8D" w:rsidRPr="008E6E9B" w14:paraId="648C0EAE" w14:textId="77777777" w:rsidTr="007D6A8D">
        <w:trPr>
          <w:trHeight w:val="699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D7F52BF" w14:textId="6C29944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3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1E45A453" w14:textId="3F62BC81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 xml:space="preserve">Herzog </w:t>
            </w:r>
            <w:proofErr w:type="spellStart"/>
            <w:r w:rsidRPr="004B4AB4">
              <w:rPr>
                <w:rFonts w:ascii="Arial" w:hAnsi="Arial" w:cs="Arial"/>
                <w:lang w:val="de-DE"/>
              </w:rPr>
              <w:t>Tzarfati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 </w:t>
            </w:r>
            <w:r w:rsidRPr="004B4AB4">
              <w:rPr>
                <w:rFonts w:ascii="Arial" w:hAnsi="Arial" w:cs="Arial"/>
                <w:lang w:val="de-DE"/>
              </w:rPr>
              <w:t>(2021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6b2cgVHphcmZhdGk8L0F1dGhvcj48WWVhcj4yMDIx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6b2cgVHphcmZhdGk8L0F1dGhvcj48WWVhcj4yMDIx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43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0BDD752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DFA5675" w14:textId="42B8C168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34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7D38F1C" w14:textId="44E095C3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70</w:t>
            </w:r>
            <w:r w:rsidR="006E35F6" w:rsidRPr="004B4AB4">
              <w:rPr>
                <w:rFonts w:ascii="Arial" w:hAnsi="Arial" w:cs="Arial"/>
                <w:vertAlign w:val="superscript"/>
                <w:lang w:val="de-DE"/>
              </w:rPr>
              <w:t>a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A25FF63" w14:textId="77777777" w:rsidR="007D6A8D" w:rsidRPr="004B4AB4" w:rsidRDefault="007D6A8D" w:rsidP="00257F0B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>LIAISON® SARS-CoV-2 S1/S2 IgG assay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EC3471E" w14:textId="77777777" w:rsidR="007D6A8D" w:rsidRPr="004B4AB4" w:rsidRDefault="007D6A8D" w:rsidP="00257F0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BNT162b2</w:t>
            </w:r>
          </w:p>
        </w:tc>
      </w:tr>
      <w:tr w:rsidR="007D6A8D" w:rsidRPr="008E6E9B" w14:paraId="744E734C" w14:textId="77777777" w:rsidTr="007D6A8D">
        <w:trPr>
          <w:trHeight w:val="912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D5AB7CE" w14:textId="7C650BA1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4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6C1C1FAC" w14:textId="1AE6C0B9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Haggenburg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2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YWdnZW5idXJnPC9BdXRob3I+PFllYXI+MjAyMjwvWWVh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YWdnZW5idXJnPC9BdXRob3I+PFllYXI+MjAyMjwvWWVh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44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DF7E9FF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AD88D50" w14:textId="10778603" w:rsidR="007D6A8D" w:rsidRPr="004B4AB4" w:rsidRDefault="006E35F6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94</w:t>
            </w:r>
            <w:r w:rsidR="007E68DA" w:rsidRPr="004B4AB4">
              <w:rPr>
                <w:rFonts w:ascii="Arial" w:hAnsi="Arial" w:cs="Arial"/>
                <w:vertAlign w:val="superscript"/>
                <w:lang w:val="de-DE"/>
              </w:rPr>
              <w:t>c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0B2204F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C1E7F41" w14:textId="77777777" w:rsidR="007D6A8D" w:rsidRPr="004B4AB4" w:rsidRDefault="007D6A8D" w:rsidP="00257F0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>Bead-based multiplex immune assay</w:t>
            </w:r>
            <w:r w:rsidRPr="004B4AB4">
              <w:rPr>
                <w:rFonts w:ascii="Arial" w:hAnsi="Arial" w:cs="Arial"/>
              </w:rPr>
              <w:t xml:space="preserve"> (measurement of SARS-CoV-2-specific antibodies)</w:t>
            </w:r>
          </w:p>
          <w:p w14:paraId="2C8E666B" w14:textId="6ACCC13F" w:rsidR="007D6A8D" w:rsidRPr="004B4AB4" w:rsidRDefault="007D6A8D" w:rsidP="00132EFB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DFBEA0A" w14:textId="77777777" w:rsidR="007D6A8D" w:rsidRPr="004B4AB4" w:rsidRDefault="007D6A8D" w:rsidP="00257F0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mRNA-1273</w:t>
            </w:r>
          </w:p>
        </w:tc>
      </w:tr>
      <w:tr w:rsidR="007D6A8D" w:rsidRPr="008E6E9B" w14:paraId="36EA7D81" w14:textId="77777777" w:rsidTr="007D6A8D">
        <w:trPr>
          <w:trHeight w:val="90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850C721" w14:textId="7135195D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5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14:paraId="00AA1995" w14:textId="5F7EC9DD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Herishanu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="00E41919" w:rsidRPr="004B4AB4">
              <w:rPr>
                <w:rFonts w:ascii="Arial" w:hAnsi="Arial" w:cs="Arial"/>
                <w:lang w:val="de-DE"/>
              </w:rPr>
              <w:t xml:space="preserve"> (2002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pc2hhbnU8L0F1dGhvcj48WWVhcj4yMDIyPC9ZZWFy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IZXJpc2hhbnU8L0F1dGhvcj48WWVhcj4yMDIyPC9ZZWFy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46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8A41D0F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AFB7734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61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C18F86B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69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4FF001A" w14:textId="77777777" w:rsidR="007D6A8D" w:rsidRPr="004B4AB4" w:rsidRDefault="007D6A8D" w:rsidP="00257F0B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4B4AB4">
              <w:rPr>
                <w:rFonts w:ascii="Arial" w:hAnsi="Arial" w:cs="Arial"/>
                <w:b/>
                <w:bCs/>
              </w:rPr>
              <w:t>Elecsys</w:t>
            </w:r>
            <w:proofErr w:type="spellEnd"/>
            <w:r w:rsidRPr="004B4AB4">
              <w:rPr>
                <w:rFonts w:ascii="Arial" w:hAnsi="Arial" w:cs="Arial"/>
                <w:b/>
                <w:bCs/>
              </w:rPr>
              <w:t>® Anti-SARS-CoV-2 S</w:t>
            </w:r>
          </w:p>
          <w:p w14:paraId="75B3E07A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0B78C0E" w14:textId="796C27B8" w:rsidR="007D6A8D" w:rsidRPr="004B4AB4" w:rsidRDefault="007D6A8D" w:rsidP="00257F0B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NR</w:t>
            </w:r>
          </w:p>
          <w:p w14:paraId="6C849F91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  <w:lang w:val="de-DE"/>
              </w:rPr>
            </w:pPr>
          </w:p>
        </w:tc>
      </w:tr>
      <w:tr w:rsidR="007D6A8D" w:rsidRPr="008E6E9B" w14:paraId="5E880DAD" w14:textId="77777777" w:rsidTr="007D6A8D">
        <w:trPr>
          <w:trHeight w:val="90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6A6E57F" w14:textId="2C31828F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lastRenderedPageBreak/>
              <w:t>26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5CDD9335" w14:textId="5ABBE096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Giuliano</w:t>
            </w:r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2)</w:t>
            </w:r>
            <w:r w:rsidRPr="004B4AB4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HaXVsaWFubzwvQXV0aG9yPjxZZWFyPjIwMjI8L1llYXI+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 </w:instrText>
            </w:r>
            <w:r w:rsidR="00CB7689">
              <w:rPr>
                <w:rFonts w:ascii="Arial" w:hAnsi="Arial" w:cs="Arial"/>
                <w:lang w:val="de-DE"/>
              </w:rPr>
              <w:fldChar w:fldCharType="begin">
                <w:fldData xml:space="preserve">PEVuZE5vdGU+PENpdGU+PEF1dGhvcj5HaXVsaWFubzwvQXV0aG9yPjxZZWFyPjIwMjI8L1llYXI+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</w:fldData>
              </w:fldChar>
            </w:r>
            <w:r w:rsidR="00CB7689">
              <w:rPr>
                <w:rFonts w:ascii="Arial" w:hAnsi="Arial" w:cs="Arial"/>
                <w:lang w:val="de-DE"/>
              </w:rPr>
              <w:instrText xml:space="preserve"> ADDIN EN.CITE.DATA </w:instrText>
            </w:r>
            <w:r w:rsidR="00CB7689">
              <w:rPr>
                <w:rFonts w:ascii="Arial" w:hAnsi="Arial" w:cs="Arial"/>
                <w:lang w:val="de-DE"/>
              </w:rPr>
            </w:r>
            <w:r w:rsidR="00CB7689">
              <w:rPr>
                <w:rFonts w:ascii="Arial" w:hAnsi="Arial" w:cs="Arial"/>
                <w:lang w:val="de-DE"/>
              </w:rPr>
              <w:fldChar w:fldCharType="end"/>
            </w:r>
            <w:r w:rsidRPr="004B4AB4">
              <w:rPr>
                <w:rFonts w:ascii="Arial" w:hAnsi="Arial" w:cs="Arial"/>
                <w:lang w:val="de-DE"/>
              </w:rPr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6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652DD3" w14:textId="77777777" w:rsidR="007D6A8D" w:rsidRPr="004B4AB4" w:rsidRDefault="007D6A8D" w:rsidP="004169EE">
            <w:pPr>
              <w:tabs>
                <w:tab w:val="left" w:pos="1273"/>
              </w:tabs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9BBBC3" w14:textId="7F52270F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301</w:t>
            </w:r>
            <w:r w:rsidR="007E68DA" w:rsidRPr="004B4AB4">
              <w:rPr>
                <w:rFonts w:ascii="Arial" w:hAnsi="Arial" w:cs="Arial"/>
                <w:vertAlign w:val="superscript"/>
              </w:rPr>
              <w:t>c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7F05F2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B7567A" w14:textId="68352163" w:rsidR="007D6A8D" w:rsidRPr="004B4AB4" w:rsidRDefault="007D6A8D" w:rsidP="00257F0B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b/>
                <w:bCs/>
              </w:rPr>
              <w:t xml:space="preserve">ELISA </w:t>
            </w:r>
            <w:r w:rsidRPr="004B4AB4">
              <w:rPr>
                <w:rFonts w:ascii="Arial" w:hAnsi="Arial" w:cs="Arial"/>
              </w:rPr>
              <w:t>adapted from Krammer protocol</w:t>
            </w:r>
          </w:p>
          <w:p w14:paraId="6A49E855" w14:textId="17FCD0AA" w:rsidR="007D6A8D" w:rsidRPr="004B4AB4" w:rsidRDefault="007D6A8D" w:rsidP="00132EFB">
            <w:pPr>
              <w:spacing w:after="0" w:line="24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062EF6E" w14:textId="77777777" w:rsidR="007D6A8D" w:rsidRPr="004B4AB4" w:rsidRDefault="007D6A8D" w:rsidP="00257F0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lang w:val="de-DE"/>
              </w:rPr>
              <w:t>mRNA-1273</w:t>
            </w:r>
          </w:p>
        </w:tc>
      </w:tr>
      <w:tr w:rsidR="007D6A8D" w:rsidRPr="008E6E9B" w14:paraId="3752C1B2" w14:textId="77777777" w:rsidTr="007D6A8D">
        <w:trPr>
          <w:trHeight w:val="90"/>
          <w:jc w:val="center"/>
        </w:trPr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1C29374" w14:textId="4886B0A3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27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248180F6" w14:textId="272A8B9B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Šušol</w:t>
            </w:r>
            <w:proofErr w:type="spellEnd"/>
            <w:r w:rsidR="008E6E9B" w:rsidRPr="004B4AB4">
              <w:rPr>
                <w:rFonts w:ascii="Arial" w:hAnsi="Arial" w:cs="Arial"/>
                <w:lang w:val="de-DE"/>
              </w:rPr>
              <w:t xml:space="preserve"> et al</w:t>
            </w:r>
            <w:r w:rsidRPr="004B4AB4">
              <w:rPr>
                <w:rFonts w:ascii="Arial" w:hAnsi="Arial" w:cs="Arial"/>
                <w:lang w:val="de-DE"/>
              </w:rPr>
              <w:t xml:space="preserve"> (2022)</w:t>
            </w:r>
            <w:r w:rsidRPr="004B4AB4">
              <w:rPr>
                <w:rFonts w:ascii="Arial" w:hAnsi="Arial" w:cs="Arial"/>
                <w:lang w:val="de-DE"/>
              </w:rPr>
              <w:fldChar w:fldCharType="begin"/>
            </w:r>
            <w:r w:rsidR="00CB7689">
              <w:rPr>
                <w:rFonts w:ascii="Arial" w:hAnsi="Arial" w:cs="Arial"/>
                <w:lang w:val="de-DE"/>
              </w:rPr>
              <w:instrText xml:space="preserve"> ADDIN EN.CITE &lt;EndNote&gt;&lt;Cite&gt;&lt;Author&gt;Šušol&lt;/Author&gt;&lt;Year&gt;2022&lt;/Year&gt;&lt;RecNum&gt;24&lt;/RecNum&gt;&lt;DisplayText&gt;&lt;style face="superscript"&gt;24&lt;/style&gt;&lt;/DisplayText&gt;&lt;record&gt;&lt;rec-number&gt;24&lt;/rec-number&gt;&lt;foreign-keys&gt;&lt;key app="EN" db-id="2wdp5tvpapwvt7ev0pq50e9w2a99ddxr9xrv" timestamp="1655822946"&gt;24&lt;/key&gt;&lt;/foreign-keys&gt;&lt;ref-type name="Journal Article"&gt;17&lt;/ref-type&gt;&lt;contributors&gt;&lt;authors&gt;&lt;author&gt;Šušol, O.&lt;/author&gt;&lt;author&gt;Hájková, B.&lt;/author&gt;&lt;author&gt;Zelená, H.&lt;/author&gt;&lt;author&gt;Hájek, R.&lt;/author&gt;&lt;/authors&gt;&lt;/contributors&gt;&lt;auth-address&gt;Department of Haemato-oncology, University Hospital Ostrava, Ostrava, Czech Republic.&amp;#xD;Faculty of Medicine, University of Ostrava, Ostrava, Czech Republic.&amp;#xD;Institute of Public Health, Ostrava, Czech Republic.&lt;/auth-address&gt;&lt;titles&gt;&lt;title&gt;Third dose of COVID-19 vaccine restores immune response in patients with haematological malignancies after loss of protective antibody titres&lt;/title&gt;&lt;secondary-title&gt;Br J Haematol&lt;/secondary-title&gt;&lt;alt-title&gt;British journal of haematology&lt;/alt-title&gt;&lt;/titles&gt;&lt;periodical&gt;&lt;full-title&gt;Br J Haematol&lt;/full-title&gt;&lt;abbr-1&gt;British journal of haematology&lt;/abbr-1&gt;&lt;/periodical&gt;&lt;alt-periodical&gt;&lt;full-title&gt;Br J Haematol&lt;/full-title&gt;&lt;abbr-1&gt;British journal of haematology&lt;/abbr-1&gt;&lt;/alt-periodical&gt;&lt;edition&gt;2022/01/26&lt;/edition&gt;&lt;keywords&gt;&lt;keyword&gt;3rd dose&lt;/keyword&gt;&lt;keyword&gt;Covid-19&lt;/keyword&gt;&lt;keyword&gt;coronavirus&lt;/keyword&gt;&lt;keyword&gt;haematological oncology&lt;/keyword&gt;&lt;keyword&gt;vaccination&lt;/keyword&gt;&lt;keyword&gt;vaccine&lt;/keyword&gt;&lt;/keywords&gt;&lt;dates&gt;&lt;year&gt;2022&lt;/year&gt;&lt;pub-dates&gt;&lt;date&gt;Jan 25&lt;/date&gt;&lt;/pub-dates&gt;&lt;/dates&gt;&lt;isbn&gt;0007-1048&lt;/isbn&gt;&lt;accession-num&gt;35076937&lt;/accession-num&gt;&lt;urls&gt;&lt;/urls&gt;&lt;electronic-resource-num&gt;10.1111/bjh.18073&lt;/electronic-resource-num&gt;&lt;remote-database-provider&gt;NLM&lt;/remote-database-provider&gt;&lt;language&gt;eng&lt;/language&gt;&lt;/record&gt;&lt;/Cite&gt;&lt;/EndNote&gt;</w:instrText>
            </w:r>
            <w:r w:rsidRPr="004B4AB4">
              <w:rPr>
                <w:rFonts w:ascii="Arial" w:hAnsi="Arial" w:cs="Arial"/>
                <w:lang w:val="de-DE"/>
              </w:rPr>
              <w:fldChar w:fldCharType="separate"/>
            </w:r>
            <w:r w:rsidR="00CB7689" w:rsidRPr="00CB7689">
              <w:rPr>
                <w:rFonts w:ascii="Arial" w:hAnsi="Arial" w:cs="Arial"/>
                <w:noProof/>
                <w:vertAlign w:val="superscript"/>
                <w:lang w:val="de-DE"/>
              </w:rPr>
              <w:t>24</w:t>
            </w:r>
            <w:r w:rsidRPr="004B4AB4">
              <w:rPr>
                <w:rFonts w:ascii="Arial" w:hAnsi="Arial" w:cs="Arial"/>
                <w:lang w:val="de-DE"/>
              </w:rPr>
              <w:fldChar w:fldCharType="end"/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3D326A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proofErr w:type="spellStart"/>
            <w:r w:rsidRPr="004B4AB4">
              <w:rPr>
                <w:rFonts w:ascii="Arial" w:hAnsi="Arial" w:cs="Arial"/>
                <w:lang w:val="de-DE"/>
              </w:rPr>
              <w:t>Prospective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C3C634" w14:textId="1FB121DA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53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978D7B" w14:textId="77777777" w:rsidR="007D6A8D" w:rsidRPr="004B4AB4" w:rsidRDefault="007D6A8D" w:rsidP="004169EE">
            <w:pPr>
              <w:spacing w:after="0" w:line="240" w:lineRule="auto"/>
              <w:jc w:val="center"/>
              <w:rPr>
                <w:rFonts w:ascii="Arial" w:hAnsi="Arial" w:cs="Arial"/>
                <w:lang w:val="de-DE"/>
              </w:rPr>
            </w:pPr>
            <w:r w:rsidRPr="004B4AB4">
              <w:rPr>
                <w:rFonts w:ascii="Arial" w:hAnsi="Arial" w:cs="Arial"/>
                <w:lang w:val="de-DE"/>
              </w:rPr>
              <w:t>NR</w:t>
            </w:r>
          </w:p>
        </w:tc>
        <w:tc>
          <w:tcPr>
            <w:tcW w:w="4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1BAAA8" w14:textId="77777777" w:rsidR="007D6A8D" w:rsidRPr="004B4AB4" w:rsidRDefault="007D6A8D" w:rsidP="00257F0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Arial" w:hAnsi="Arial" w:cs="Arial"/>
                <w:b/>
                <w:bCs/>
              </w:rPr>
            </w:pPr>
            <w:r w:rsidRPr="004B4AB4">
              <w:rPr>
                <w:rFonts w:ascii="Arial" w:hAnsi="Arial" w:cs="Arial"/>
                <w:b/>
                <w:bCs/>
              </w:rPr>
              <w:t>R&amp;D Systems® ELISA Kits</w:t>
            </w:r>
          </w:p>
          <w:p w14:paraId="0B6EDC5B" w14:textId="77777777" w:rsidR="007D6A8D" w:rsidRPr="004B4AB4" w:rsidRDefault="007D6A8D" w:rsidP="00257F0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Arial" w:hAnsi="Arial" w:cs="Arial"/>
                <w:b/>
                <w:bCs/>
              </w:rPr>
            </w:pPr>
            <w:r w:rsidRPr="004B4AB4">
              <w:rPr>
                <w:rFonts w:ascii="Arial" w:hAnsi="Arial" w:cs="Arial"/>
                <w:b/>
                <w:bCs/>
              </w:rPr>
              <w:t>Inhouse in-vivo virus neutralization test</w:t>
            </w:r>
          </w:p>
          <w:p w14:paraId="3708430F" w14:textId="77777777" w:rsidR="007D6A8D" w:rsidRPr="004B4AB4" w:rsidRDefault="007D6A8D" w:rsidP="004169EE">
            <w:pPr>
              <w:pStyle w:val="ListParagraph"/>
              <w:spacing w:after="0" w:line="240" w:lineRule="auto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53017289" w14:textId="77777777" w:rsidR="007D6A8D" w:rsidRPr="004B4AB4" w:rsidRDefault="007D6A8D" w:rsidP="00257F0B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rPr>
                <w:rFonts w:ascii="Arial" w:hAnsi="Arial" w:cs="Arial"/>
              </w:rPr>
            </w:pPr>
            <w:r w:rsidRPr="004B4AB4">
              <w:rPr>
                <w:rFonts w:ascii="Arial" w:hAnsi="Arial" w:cs="Arial"/>
                <w:lang w:val="de-DE"/>
              </w:rPr>
              <w:t>BNT162b2</w:t>
            </w:r>
          </w:p>
          <w:p w14:paraId="7993D4AC" w14:textId="77777777" w:rsidR="007D6A8D" w:rsidRPr="004B4AB4" w:rsidRDefault="007D6A8D" w:rsidP="004169EE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</w:tbl>
    <w:p w14:paraId="4BB11CFB" w14:textId="4F240954" w:rsidR="00C63082" w:rsidRPr="004B4AB4" w:rsidRDefault="007E68DA" w:rsidP="00C63082">
      <w:pPr>
        <w:rPr>
          <w:rFonts w:ascii="Arial" w:hAnsi="Arial" w:cs="Arial"/>
          <w:sz w:val="21"/>
          <w:szCs w:val="21"/>
        </w:rPr>
      </w:pPr>
      <w:proofErr w:type="spellStart"/>
      <w:r w:rsidRPr="004B4AB4">
        <w:rPr>
          <w:rFonts w:ascii="Arial" w:hAnsi="Arial" w:cs="Arial"/>
          <w:sz w:val="21"/>
          <w:szCs w:val="21"/>
          <w:vertAlign w:val="superscript"/>
        </w:rPr>
        <w:t>a</w:t>
      </w:r>
      <w:r w:rsidRPr="004B4AB4">
        <w:rPr>
          <w:rFonts w:ascii="Arial" w:hAnsi="Arial" w:cs="Arial"/>
          <w:sz w:val="21"/>
          <w:szCs w:val="21"/>
        </w:rPr>
        <w:t>Median</w:t>
      </w:r>
      <w:proofErr w:type="spellEnd"/>
      <w:r w:rsidR="006E35F6" w:rsidRPr="004B4AB4">
        <w:rPr>
          <w:rFonts w:ascii="Arial" w:hAnsi="Arial" w:cs="Arial"/>
          <w:sz w:val="21"/>
          <w:szCs w:val="21"/>
        </w:rPr>
        <w:t>/mean (where specified)</w:t>
      </w:r>
      <w:r w:rsidRPr="004B4AB4">
        <w:rPr>
          <w:rFonts w:ascii="Arial" w:hAnsi="Arial" w:cs="Arial"/>
          <w:sz w:val="21"/>
          <w:szCs w:val="21"/>
        </w:rPr>
        <w:t xml:space="preserve"> age of all study participants, including </w:t>
      </w:r>
      <w:proofErr w:type="spellStart"/>
      <w:r w:rsidRPr="004B4AB4">
        <w:rPr>
          <w:rFonts w:ascii="Arial" w:hAnsi="Arial" w:cs="Arial"/>
          <w:sz w:val="21"/>
          <w:szCs w:val="21"/>
        </w:rPr>
        <w:t>histologies</w:t>
      </w:r>
      <w:proofErr w:type="spellEnd"/>
      <w:r w:rsidRPr="004B4AB4">
        <w:rPr>
          <w:rFonts w:ascii="Arial" w:hAnsi="Arial" w:cs="Arial"/>
          <w:sz w:val="21"/>
          <w:szCs w:val="21"/>
        </w:rPr>
        <w:t xml:space="preserve"> other than CLL; </w:t>
      </w:r>
      <w:proofErr w:type="spellStart"/>
      <w:r w:rsidRPr="004B4AB4">
        <w:rPr>
          <w:rFonts w:ascii="Arial" w:hAnsi="Arial" w:cs="Arial"/>
          <w:sz w:val="21"/>
          <w:szCs w:val="21"/>
          <w:vertAlign w:val="superscript"/>
        </w:rPr>
        <w:t>b</w:t>
      </w:r>
      <w:r w:rsidR="006E35F6" w:rsidRPr="004B4AB4">
        <w:rPr>
          <w:rFonts w:ascii="Arial" w:hAnsi="Arial" w:cs="Arial"/>
          <w:sz w:val="21"/>
          <w:szCs w:val="21"/>
        </w:rPr>
        <w:t>Mean</w:t>
      </w:r>
      <w:proofErr w:type="spellEnd"/>
      <w:r w:rsidR="006E35F6" w:rsidRPr="004B4AB4">
        <w:rPr>
          <w:rFonts w:ascii="Arial" w:hAnsi="Arial" w:cs="Arial"/>
          <w:sz w:val="21"/>
          <w:szCs w:val="21"/>
        </w:rPr>
        <w:t xml:space="preserve"> age; </w:t>
      </w:r>
      <w:proofErr w:type="spellStart"/>
      <w:r w:rsidR="006E35F6" w:rsidRPr="004B4AB4">
        <w:rPr>
          <w:rFonts w:ascii="Arial" w:hAnsi="Arial" w:cs="Arial"/>
          <w:sz w:val="21"/>
          <w:szCs w:val="21"/>
          <w:vertAlign w:val="superscript"/>
        </w:rPr>
        <w:t>c</w:t>
      </w:r>
      <w:r w:rsidR="006E35F6" w:rsidRPr="004B4AB4">
        <w:rPr>
          <w:rFonts w:ascii="Arial" w:hAnsi="Arial" w:cs="Arial"/>
          <w:sz w:val="21"/>
          <w:szCs w:val="21"/>
        </w:rPr>
        <w:t>C</w:t>
      </w:r>
      <w:r w:rsidR="00C63082" w:rsidRPr="004B4AB4">
        <w:rPr>
          <w:rFonts w:ascii="Arial" w:hAnsi="Arial" w:cs="Arial"/>
          <w:sz w:val="21"/>
          <w:szCs w:val="21"/>
        </w:rPr>
        <w:t>ombination</w:t>
      </w:r>
      <w:proofErr w:type="spellEnd"/>
      <w:r w:rsidR="00C63082" w:rsidRPr="004B4AB4">
        <w:rPr>
          <w:rFonts w:ascii="Arial" w:hAnsi="Arial" w:cs="Arial"/>
          <w:sz w:val="21"/>
          <w:szCs w:val="21"/>
        </w:rPr>
        <w:t xml:space="preserve"> of patients with haematologic malignancies</w:t>
      </w:r>
      <w:r w:rsidR="00CD5861" w:rsidRPr="004B4AB4">
        <w:rPr>
          <w:rFonts w:ascii="Arial" w:hAnsi="Arial" w:cs="Arial"/>
          <w:sz w:val="21"/>
          <w:szCs w:val="21"/>
        </w:rPr>
        <w:t xml:space="preserve">. </w:t>
      </w:r>
      <w:r w:rsidRPr="004B4AB4">
        <w:rPr>
          <w:rFonts w:ascii="Arial" w:hAnsi="Arial" w:cs="Arial"/>
          <w:sz w:val="21"/>
          <w:szCs w:val="21"/>
        </w:rPr>
        <w:t>CLL</w:t>
      </w:r>
      <w:r w:rsidR="0092799E" w:rsidRPr="004B4AB4">
        <w:rPr>
          <w:rFonts w:ascii="Arial" w:hAnsi="Arial" w:cs="Arial"/>
          <w:sz w:val="21"/>
          <w:szCs w:val="21"/>
        </w:rPr>
        <w:t xml:space="preserve"> =</w:t>
      </w:r>
      <w:r w:rsidRPr="004B4AB4">
        <w:rPr>
          <w:rFonts w:ascii="Arial" w:hAnsi="Arial" w:cs="Arial"/>
          <w:sz w:val="21"/>
          <w:szCs w:val="21"/>
        </w:rPr>
        <w:t xml:space="preserve"> chronic lymphocytic </w:t>
      </w:r>
      <w:proofErr w:type="spellStart"/>
      <w:r w:rsidRPr="004B4AB4">
        <w:rPr>
          <w:rFonts w:ascii="Arial" w:hAnsi="Arial" w:cs="Arial"/>
          <w:sz w:val="21"/>
          <w:szCs w:val="21"/>
        </w:rPr>
        <w:t>leukemia</w:t>
      </w:r>
      <w:proofErr w:type="spellEnd"/>
      <w:r w:rsidRPr="004B4AB4">
        <w:rPr>
          <w:rFonts w:ascii="Arial" w:hAnsi="Arial" w:cs="Arial"/>
          <w:sz w:val="21"/>
          <w:szCs w:val="21"/>
        </w:rPr>
        <w:t xml:space="preserve">; </w:t>
      </w:r>
      <w:r w:rsidR="00C63082" w:rsidRPr="004B4AB4">
        <w:rPr>
          <w:rFonts w:ascii="Arial" w:hAnsi="Arial" w:cs="Arial"/>
          <w:sz w:val="21"/>
          <w:szCs w:val="21"/>
        </w:rPr>
        <w:t>n</w:t>
      </w:r>
      <w:r w:rsidR="0092799E" w:rsidRPr="004B4AB4">
        <w:rPr>
          <w:rFonts w:ascii="Arial" w:hAnsi="Arial" w:cs="Arial"/>
          <w:sz w:val="21"/>
          <w:szCs w:val="21"/>
        </w:rPr>
        <w:t xml:space="preserve"> =</w:t>
      </w:r>
      <w:r w:rsidR="00C63082" w:rsidRPr="004B4AB4">
        <w:rPr>
          <w:rFonts w:ascii="Arial" w:hAnsi="Arial" w:cs="Arial"/>
          <w:sz w:val="21"/>
          <w:szCs w:val="21"/>
        </w:rPr>
        <w:t xml:space="preserve"> number; NR</w:t>
      </w:r>
      <w:r w:rsidR="0092799E" w:rsidRPr="004B4AB4">
        <w:rPr>
          <w:rFonts w:ascii="Arial" w:hAnsi="Arial" w:cs="Arial"/>
          <w:sz w:val="21"/>
          <w:szCs w:val="21"/>
        </w:rPr>
        <w:t xml:space="preserve"> =</w:t>
      </w:r>
      <w:r w:rsidR="00C63082" w:rsidRPr="004B4AB4">
        <w:rPr>
          <w:rFonts w:ascii="Arial" w:hAnsi="Arial" w:cs="Arial"/>
          <w:sz w:val="21"/>
          <w:szCs w:val="21"/>
        </w:rPr>
        <w:t xml:space="preserve"> not reported</w:t>
      </w:r>
      <w:r w:rsidR="00CD5861" w:rsidRPr="004B4AB4">
        <w:rPr>
          <w:rFonts w:ascii="Arial" w:hAnsi="Arial" w:cs="Arial"/>
          <w:sz w:val="21"/>
          <w:szCs w:val="21"/>
        </w:rPr>
        <w:t>.</w:t>
      </w:r>
    </w:p>
    <w:p w14:paraId="2C9AA327" w14:textId="433683A0" w:rsidR="00C63082" w:rsidRPr="004B4AB4" w:rsidRDefault="00C63082" w:rsidP="00C63082">
      <w:pPr>
        <w:rPr>
          <w:rFonts w:ascii="Arial" w:hAnsi="Arial" w:cs="Arial"/>
          <w:sz w:val="21"/>
          <w:szCs w:val="21"/>
        </w:rPr>
      </w:pPr>
    </w:p>
    <w:p w14:paraId="0CF38A1B" w14:textId="4366BDC6" w:rsidR="004F1CFB" w:rsidRPr="008E6E9B" w:rsidRDefault="003D086E">
      <w:pPr>
        <w:rPr>
          <w:rFonts w:ascii="Arial" w:hAnsi="Arial" w:cs="Arial"/>
          <w:b/>
          <w:bCs/>
        </w:rPr>
      </w:pPr>
      <w:r w:rsidRPr="004B4AB4">
        <w:rPr>
          <w:rFonts w:ascii="Arial" w:hAnsi="Arial" w:cs="Arial"/>
          <w:b/>
          <w:bCs/>
        </w:rPr>
        <w:fldChar w:fldCharType="begin"/>
      </w:r>
      <w:r w:rsidRPr="008E6E9B">
        <w:rPr>
          <w:rFonts w:ascii="Arial" w:hAnsi="Arial" w:cs="Arial"/>
          <w:b/>
          <w:bCs/>
        </w:rPr>
        <w:instrText xml:space="preserve"> ADDIN </w:instrText>
      </w:r>
      <w:r w:rsidRPr="004B4AB4">
        <w:rPr>
          <w:rFonts w:ascii="Arial" w:hAnsi="Arial" w:cs="Arial"/>
          <w:b/>
          <w:bCs/>
        </w:rPr>
        <w:fldChar w:fldCharType="end"/>
      </w:r>
    </w:p>
    <w:sectPr w:rsidR="004F1CFB" w:rsidRPr="008E6E9B" w:rsidSect="004169EE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2265CA" w14:textId="77777777" w:rsidR="00437962" w:rsidRDefault="00437962">
      <w:pPr>
        <w:spacing w:after="0" w:line="240" w:lineRule="auto"/>
      </w:pPr>
      <w:r>
        <w:separator/>
      </w:r>
    </w:p>
  </w:endnote>
  <w:endnote w:type="continuationSeparator" w:id="0">
    <w:p w14:paraId="53C0F9D4" w14:textId="77777777" w:rsidR="00437962" w:rsidRDefault="004379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106765920"/>
      <w:docPartObj>
        <w:docPartGallery w:val="Page Numbers (Bottom of Page)"/>
        <w:docPartUnique/>
      </w:docPartObj>
    </w:sdtPr>
    <w:sdtEndPr>
      <w:rPr>
        <w:rFonts w:ascii="Arial" w:hAnsi="Arial" w:cs="Arial"/>
        <w:noProof/>
        <w:sz w:val="20"/>
        <w:szCs w:val="20"/>
      </w:rPr>
    </w:sdtEndPr>
    <w:sdtContent>
      <w:p w14:paraId="1044DC41" w14:textId="38E2F1AD" w:rsidR="00A14A01" w:rsidRPr="00F364BB" w:rsidRDefault="00A14A01">
        <w:pPr>
          <w:pStyle w:val="Footer"/>
          <w:jc w:val="right"/>
          <w:rPr>
            <w:rFonts w:ascii="Arial" w:hAnsi="Arial" w:cs="Arial"/>
            <w:sz w:val="20"/>
            <w:szCs w:val="20"/>
          </w:rPr>
        </w:pPr>
        <w:r w:rsidRPr="00F364BB">
          <w:rPr>
            <w:rFonts w:ascii="Arial" w:hAnsi="Arial" w:cs="Arial"/>
            <w:sz w:val="20"/>
            <w:szCs w:val="20"/>
          </w:rPr>
          <w:fldChar w:fldCharType="begin"/>
        </w:r>
        <w:r w:rsidRPr="00F364BB">
          <w:rPr>
            <w:rFonts w:ascii="Arial" w:hAnsi="Arial" w:cs="Arial"/>
            <w:sz w:val="20"/>
            <w:szCs w:val="20"/>
          </w:rPr>
          <w:instrText xml:space="preserve"> PAGE   \* MERGEFORMAT </w:instrText>
        </w:r>
        <w:r w:rsidRPr="00F364BB">
          <w:rPr>
            <w:rFonts w:ascii="Arial" w:hAnsi="Arial" w:cs="Arial"/>
            <w:sz w:val="20"/>
            <w:szCs w:val="20"/>
          </w:rPr>
          <w:fldChar w:fldCharType="separate"/>
        </w:r>
        <w:r w:rsidR="00985AE3">
          <w:rPr>
            <w:rFonts w:ascii="Arial" w:hAnsi="Arial" w:cs="Arial"/>
            <w:noProof/>
            <w:sz w:val="20"/>
            <w:szCs w:val="20"/>
          </w:rPr>
          <w:t>21</w:t>
        </w:r>
        <w:r w:rsidRPr="00F364BB">
          <w:rPr>
            <w:rFonts w:ascii="Arial" w:hAnsi="Arial" w:cs="Arial"/>
            <w:noProof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AEB8BF" w14:textId="77777777" w:rsidR="00437962" w:rsidRDefault="00437962">
      <w:pPr>
        <w:spacing w:after="0" w:line="240" w:lineRule="auto"/>
      </w:pPr>
      <w:r>
        <w:separator/>
      </w:r>
    </w:p>
  </w:footnote>
  <w:footnote w:type="continuationSeparator" w:id="0">
    <w:p w14:paraId="065C6D29" w14:textId="77777777" w:rsidR="00437962" w:rsidRDefault="0043796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1B5975"/>
    <w:multiLevelType w:val="hybridMultilevel"/>
    <w:tmpl w:val="21728A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AD74EF"/>
    <w:multiLevelType w:val="hybridMultilevel"/>
    <w:tmpl w:val="DA2EBE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9A61B6"/>
    <w:multiLevelType w:val="hybridMultilevel"/>
    <w:tmpl w:val="7BD0389E"/>
    <w:lvl w:ilvl="0" w:tplc="BD501D32">
      <w:start w:val="30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7961A8"/>
    <w:multiLevelType w:val="hybridMultilevel"/>
    <w:tmpl w:val="EAF085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A5383C"/>
    <w:multiLevelType w:val="hybridMultilevel"/>
    <w:tmpl w:val="1F6CCB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457475"/>
    <w:multiLevelType w:val="hybridMultilevel"/>
    <w:tmpl w:val="473C1A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6141483"/>
    <w:multiLevelType w:val="hybridMultilevel"/>
    <w:tmpl w:val="E982DA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99F5921"/>
    <w:multiLevelType w:val="hybridMultilevel"/>
    <w:tmpl w:val="12C6A4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C513785"/>
    <w:multiLevelType w:val="hybridMultilevel"/>
    <w:tmpl w:val="52A879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D535C2F"/>
    <w:multiLevelType w:val="hybridMultilevel"/>
    <w:tmpl w:val="00F409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2AA39FA"/>
    <w:multiLevelType w:val="hybridMultilevel"/>
    <w:tmpl w:val="82463B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4193741"/>
    <w:multiLevelType w:val="hybridMultilevel"/>
    <w:tmpl w:val="76EE05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53C45E8"/>
    <w:multiLevelType w:val="hybridMultilevel"/>
    <w:tmpl w:val="434076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58B1727"/>
    <w:multiLevelType w:val="hybridMultilevel"/>
    <w:tmpl w:val="E070BE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C017A79"/>
    <w:multiLevelType w:val="hybridMultilevel"/>
    <w:tmpl w:val="955C6D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C0A5F03"/>
    <w:multiLevelType w:val="hybridMultilevel"/>
    <w:tmpl w:val="7270B6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0BF6794"/>
    <w:multiLevelType w:val="hybridMultilevel"/>
    <w:tmpl w:val="CC02F9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1D0A9D"/>
    <w:multiLevelType w:val="hybridMultilevel"/>
    <w:tmpl w:val="9AA8B2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9640DFB"/>
    <w:multiLevelType w:val="hybridMultilevel"/>
    <w:tmpl w:val="0C161A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23900"/>
    <w:multiLevelType w:val="hybridMultilevel"/>
    <w:tmpl w:val="32EA85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C74176C"/>
    <w:multiLevelType w:val="hybridMultilevel"/>
    <w:tmpl w:val="A27873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F27268C"/>
    <w:multiLevelType w:val="hybridMultilevel"/>
    <w:tmpl w:val="05BC56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144313E"/>
    <w:multiLevelType w:val="hybridMultilevel"/>
    <w:tmpl w:val="ABF8E5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2396738"/>
    <w:multiLevelType w:val="hybridMultilevel"/>
    <w:tmpl w:val="2B3299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35F0433"/>
    <w:multiLevelType w:val="hybridMultilevel"/>
    <w:tmpl w:val="0FBE52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5CE599E"/>
    <w:multiLevelType w:val="hybridMultilevel"/>
    <w:tmpl w:val="9B4A04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A96094"/>
    <w:multiLevelType w:val="hybridMultilevel"/>
    <w:tmpl w:val="34FCF4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F9036F6"/>
    <w:multiLevelType w:val="hybridMultilevel"/>
    <w:tmpl w:val="5694D3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A240778"/>
    <w:multiLevelType w:val="hybridMultilevel"/>
    <w:tmpl w:val="7C125D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DE3503C"/>
    <w:multiLevelType w:val="hybridMultilevel"/>
    <w:tmpl w:val="7BE22D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1"/>
  </w:num>
  <w:num w:numId="3">
    <w:abstractNumId w:val="5"/>
  </w:num>
  <w:num w:numId="4">
    <w:abstractNumId w:val="8"/>
  </w:num>
  <w:num w:numId="5">
    <w:abstractNumId w:val="29"/>
  </w:num>
  <w:num w:numId="6">
    <w:abstractNumId w:val="18"/>
  </w:num>
  <w:num w:numId="7">
    <w:abstractNumId w:val="9"/>
  </w:num>
  <w:num w:numId="8">
    <w:abstractNumId w:val="24"/>
  </w:num>
  <w:num w:numId="9">
    <w:abstractNumId w:val="3"/>
  </w:num>
  <w:num w:numId="10">
    <w:abstractNumId w:val="27"/>
  </w:num>
  <w:num w:numId="11">
    <w:abstractNumId w:val="7"/>
  </w:num>
  <w:num w:numId="12">
    <w:abstractNumId w:val="0"/>
  </w:num>
  <w:num w:numId="13">
    <w:abstractNumId w:val="16"/>
  </w:num>
  <w:num w:numId="14">
    <w:abstractNumId w:val="25"/>
  </w:num>
  <w:num w:numId="15">
    <w:abstractNumId w:val="28"/>
  </w:num>
  <w:num w:numId="16">
    <w:abstractNumId w:val="20"/>
  </w:num>
  <w:num w:numId="17">
    <w:abstractNumId w:val="13"/>
  </w:num>
  <w:num w:numId="18">
    <w:abstractNumId w:val="21"/>
  </w:num>
  <w:num w:numId="19">
    <w:abstractNumId w:val="22"/>
  </w:num>
  <w:num w:numId="20">
    <w:abstractNumId w:val="17"/>
  </w:num>
  <w:num w:numId="21">
    <w:abstractNumId w:val="11"/>
  </w:num>
  <w:num w:numId="22">
    <w:abstractNumId w:val="4"/>
  </w:num>
  <w:num w:numId="23">
    <w:abstractNumId w:val="19"/>
  </w:num>
  <w:num w:numId="24">
    <w:abstractNumId w:val="15"/>
  </w:num>
  <w:num w:numId="25">
    <w:abstractNumId w:val="6"/>
  </w:num>
  <w:num w:numId="26">
    <w:abstractNumId w:val="14"/>
  </w:num>
  <w:num w:numId="27">
    <w:abstractNumId w:val="23"/>
  </w:num>
  <w:num w:numId="28">
    <w:abstractNumId w:val="26"/>
  </w:num>
  <w:num w:numId="29">
    <w:abstractNumId w:val="12"/>
  </w:num>
  <w:num w:numId="30">
    <w:abstractNumId w:val="2"/>
  </w:num>
  <w:numIdMacAtCleanup w:val="2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81218"/>
    <w:rsid w:val="00000966"/>
    <w:rsid w:val="000018FC"/>
    <w:rsid w:val="00003EDE"/>
    <w:rsid w:val="0000472C"/>
    <w:rsid w:val="000054D7"/>
    <w:rsid w:val="0000592D"/>
    <w:rsid w:val="000100A7"/>
    <w:rsid w:val="00010EE3"/>
    <w:rsid w:val="00012062"/>
    <w:rsid w:val="0001339C"/>
    <w:rsid w:val="0001630E"/>
    <w:rsid w:val="00021EE7"/>
    <w:rsid w:val="0002498D"/>
    <w:rsid w:val="00030456"/>
    <w:rsid w:val="00032341"/>
    <w:rsid w:val="00033C6A"/>
    <w:rsid w:val="00036274"/>
    <w:rsid w:val="0003747A"/>
    <w:rsid w:val="00037ACD"/>
    <w:rsid w:val="0004017F"/>
    <w:rsid w:val="00042102"/>
    <w:rsid w:val="00044151"/>
    <w:rsid w:val="00045E60"/>
    <w:rsid w:val="00051748"/>
    <w:rsid w:val="00052080"/>
    <w:rsid w:val="00053C4D"/>
    <w:rsid w:val="0005409D"/>
    <w:rsid w:val="00054540"/>
    <w:rsid w:val="00056565"/>
    <w:rsid w:val="0006066B"/>
    <w:rsid w:val="00063C59"/>
    <w:rsid w:val="00065E2F"/>
    <w:rsid w:val="00067DD0"/>
    <w:rsid w:val="000723FF"/>
    <w:rsid w:val="000752FF"/>
    <w:rsid w:val="00075729"/>
    <w:rsid w:val="00082FB0"/>
    <w:rsid w:val="00083217"/>
    <w:rsid w:val="00084817"/>
    <w:rsid w:val="0009193D"/>
    <w:rsid w:val="00093B06"/>
    <w:rsid w:val="00095063"/>
    <w:rsid w:val="00095AE7"/>
    <w:rsid w:val="000A0748"/>
    <w:rsid w:val="000A0D36"/>
    <w:rsid w:val="000A28CB"/>
    <w:rsid w:val="000A602C"/>
    <w:rsid w:val="000B52C7"/>
    <w:rsid w:val="000C35C4"/>
    <w:rsid w:val="000C3931"/>
    <w:rsid w:val="000C76BB"/>
    <w:rsid w:val="000C7C50"/>
    <w:rsid w:val="000E2E87"/>
    <w:rsid w:val="00100612"/>
    <w:rsid w:val="00100C07"/>
    <w:rsid w:val="0010244E"/>
    <w:rsid w:val="00102E99"/>
    <w:rsid w:val="00107E42"/>
    <w:rsid w:val="00110DCD"/>
    <w:rsid w:val="001158BC"/>
    <w:rsid w:val="00115B9B"/>
    <w:rsid w:val="00115F14"/>
    <w:rsid w:val="001208E7"/>
    <w:rsid w:val="00120918"/>
    <w:rsid w:val="0012282D"/>
    <w:rsid w:val="0012494E"/>
    <w:rsid w:val="001302B7"/>
    <w:rsid w:val="00132EFB"/>
    <w:rsid w:val="001412B4"/>
    <w:rsid w:val="0014300D"/>
    <w:rsid w:val="00143847"/>
    <w:rsid w:val="0014392B"/>
    <w:rsid w:val="0014405E"/>
    <w:rsid w:val="00144246"/>
    <w:rsid w:val="00144F6B"/>
    <w:rsid w:val="00151AD1"/>
    <w:rsid w:val="00155A97"/>
    <w:rsid w:val="0015687D"/>
    <w:rsid w:val="00156AE9"/>
    <w:rsid w:val="00172CF0"/>
    <w:rsid w:val="00173B6D"/>
    <w:rsid w:val="00174025"/>
    <w:rsid w:val="00175FDA"/>
    <w:rsid w:val="00181DBC"/>
    <w:rsid w:val="0019617D"/>
    <w:rsid w:val="001A0190"/>
    <w:rsid w:val="001A3F2D"/>
    <w:rsid w:val="001A7131"/>
    <w:rsid w:val="001A7A6A"/>
    <w:rsid w:val="001B30D0"/>
    <w:rsid w:val="001B598A"/>
    <w:rsid w:val="001B7124"/>
    <w:rsid w:val="001B756D"/>
    <w:rsid w:val="001B78C1"/>
    <w:rsid w:val="001C0668"/>
    <w:rsid w:val="001C09B9"/>
    <w:rsid w:val="001C7874"/>
    <w:rsid w:val="001C79DA"/>
    <w:rsid w:val="001D0274"/>
    <w:rsid w:val="001D0CFC"/>
    <w:rsid w:val="001D72A7"/>
    <w:rsid w:val="001E0B51"/>
    <w:rsid w:val="001E0F1B"/>
    <w:rsid w:val="001E4B25"/>
    <w:rsid w:val="001E6EF8"/>
    <w:rsid w:val="001F05F0"/>
    <w:rsid w:val="001F06B8"/>
    <w:rsid w:val="001F3414"/>
    <w:rsid w:val="001F6F83"/>
    <w:rsid w:val="00202267"/>
    <w:rsid w:val="00202AF3"/>
    <w:rsid w:val="002060D5"/>
    <w:rsid w:val="0020734F"/>
    <w:rsid w:val="002127E3"/>
    <w:rsid w:val="00217233"/>
    <w:rsid w:val="002203BE"/>
    <w:rsid w:val="00224D4B"/>
    <w:rsid w:val="002262FC"/>
    <w:rsid w:val="00227D94"/>
    <w:rsid w:val="00232344"/>
    <w:rsid w:val="002348B1"/>
    <w:rsid w:val="00234EF2"/>
    <w:rsid w:val="0023576A"/>
    <w:rsid w:val="00237C13"/>
    <w:rsid w:val="002404ED"/>
    <w:rsid w:val="00244831"/>
    <w:rsid w:val="00251665"/>
    <w:rsid w:val="002522ED"/>
    <w:rsid w:val="002524FD"/>
    <w:rsid w:val="00253A6E"/>
    <w:rsid w:val="0025403A"/>
    <w:rsid w:val="00254C93"/>
    <w:rsid w:val="00256FDA"/>
    <w:rsid w:val="00257097"/>
    <w:rsid w:val="00257F0B"/>
    <w:rsid w:val="00260EFC"/>
    <w:rsid w:val="0026352C"/>
    <w:rsid w:val="00271E68"/>
    <w:rsid w:val="00275DFB"/>
    <w:rsid w:val="00280362"/>
    <w:rsid w:val="00284DEC"/>
    <w:rsid w:val="002869AD"/>
    <w:rsid w:val="002A1561"/>
    <w:rsid w:val="002A47DE"/>
    <w:rsid w:val="002A5EF2"/>
    <w:rsid w:val="002A66B8"/>
    <w:rsid w:val="002A7C63"/>
    <w:rsid w:val="002B0D89"/>
    <w:rsid w:val="002B29B8"/>
    <w:rsid w:val="002B45F2"/>
    <w:rsid w:val="002B6172"/>
    <w:rsid w:val="002B7A2A"/>
    <w:rsid w:val="002C3379"/>
    <w:rsid w:val="002C5416"/>
    <w:rsid w:val="002C7AD7"/>
    <w:rsid w:val="002D04A2"/>
    <w:rsid w:val="002D0EB2"/>
    <w:rsid w:val="002D20BD"/>
    <w:rsid w:val="002D6779"/>
    <w:rsid w:val="002E1BC9"/>
    <w:rsid w:val="002E2F35"/>
    <w:rsid w:val="002E2FAE"/>
    <w:rsid w:val="002E3881"/>
    <w:rsid w:val="002E4DFA"/>
    <w:rsid w:val="002E6706"/>
    <w:rsid w:val="002E68EB"/>
    <w:rsid w:val="002F2B80"/>
    <w:rsid w:val="002F619D"/>
    <w:rsid w:val="002F77FA"/>
    <w:rsid w:val="00301958"/>
    <w:rsid w:val="003075D8"/>
    <w:rsid w:val="00307809"/>
    <w:rsid w:val="00311CEB"/>
    <w:rsid w:val="00316083"/>
    <w:rsid w:val="0032073A"/>
    <w:rsid w:val="00326ECC"/>
    <w:rsid w:val="00327B9F"/>
    <w:rsid w:val="00327D5C"/>
    <w:rsid w:val="00332CA1"/>
    <w:rsid w:val="00337DD3"/>
    <w:rsid w:val="003411A7"/>
    <w:rsid w:val="003415EF"/>
    <w:rsid w:val="00341D68"/>
    <w:rsid w:val="00343D7F"/>
    <w:rsid w:val="00344D1E"/>
    <w:rsid w:val="00350390"/>
    <w:rsid w:val="00351085"/>
    <w:rsid w:val="00362FD8"/>
    <w:rsid w:val="0036671A"/>
    <w:rsid w:val="00366A79"/>
    <w:rsid w:val="003773A7"/>
    <w:rsid w:val="00377645"/>
    <w:rsid w:val="00381205"/>
    <w:rsid w:val="00381218"/>
    <w:rsid w:val="00386121"/>
    <w:rsid w:val="0038627A"/>
    <w:rsid w:val="003862DD"/>
    <w:rsid w:val="003868D1"/>
    <w:rsid w:val="00391365"/>
    <w:rsid w:val="00392AE4"/>
    <w:rsid w:val="00393039"/>
    <w:rsid w:val="00393FA5"/>
    <w:rsid w:val="00395199"/>
    <w:rsid w:val="003959E4"/>
    <w:rsid w:val="003A1312"/>
    <w:rsid w:val="003A2C7E"/>
    <w:rsid w:val="003A3D82"/>
    <w:rsid w:val="003A4CCA"/>
    <w:rsid w:val="003A4D09"/>
    <w:rsid w:val="003A4F74"/>
    <w:rsid w:val="003A5F9E"/>
    <w:rsid w:val="003A7EBF"/>
    <w:rsid w:val="003A7FAE"/>
    <w:rsid w:val="003B0CE8"/>
    <w:rsid w:val="003B5A35"/>
    <w:rsid w:val="003B5D53"/>
    <w:rsid w:val="003C1CB4"/>
    <w:rsid w:val="003C1ED2"/>
    <w:rsid w:val="003C2295"/>
    <w:rsid w:val="003C3C45"/>
    <w:rsid w:val="003C407E"/>
    <w:rsid w:val="003C4F5E"/>
    <w:rsid w:val="003D086E"/>
    <w:rsid w:val="003D63B3"/>
    <w:rsid w:val="003D76B0"/>
    <w:rsid w:val="003E10C9"/>
    <w:rsid w:val="003E15E6"/>
    <w:rsid w:val="003E1D91"/>
    <w:rsid w:val="003E2AED"/>
    <w:rsid w:val="003E3ABD"/>
    <w:rsid w:val="003E4A66"/>
    <w:rsid w:val="003F02ED"/>
    <w:rsid w:val="003F1971"/>
    <w:rsid w:val="003F3FA5"/>
    <w:rsid w:val="003F4650"/>
    <w:rsid w:val="004028EB"/>
    <w:rsid w:val="004041F7"/>
    <w:rsid w:val="00404A86"/>
    <w:rsid w:val="0040762D"/>
    <w:rsid w:val="004104B2"/>
    <w:rsid w:val="00411BB3"/>
    <w:rsid w:val="004169EE"/>
    <w:rsid w:val="0041759F"/>
    <w:rsid w:val="00422AEE"/>
    <w:rsid w:val="00427FBD"/>
    <w:rsid w:val="004315C6"/>
    <w:rsid w:val="00431DF4"/>
    <w:rsid w:val="00433997"/>
    <w:rsid w:val="004346D2"/>
    <w:rsid w:val="00434C50"/>
    <w:rsid w:val="0043700F"/>
    <w:rsid w:val="00437962"/>
    <w:rsid w:val="004425AB"/>
    <w:rsid w:val="004467FB"/>
    <w:rsid w:val="004468C5"/>
    <w:rsid w:val="00446AD3"/>
    <w:rsid w:val="004474E1"/>
    <w:rsid w:val="00450576"/>
    <w:rsid w:val="004512F8"/>
    <w:rsid w:val="004529F8"/>
    <w:rsid w:val="00455DF1"/>
    <w:rsid w:val="00456C56"/>
    <w:rsid w:val="00456FF6"/>
    <w:rsid w:val="00461684"/>
    <w:rsid w:val="00461AE4"/>
    <w:rsid w:val="0047425C"/>
    <w:rsid w:val="004758F4"/>
    <w:rsid w:val="00476454"/>
    <w:rsid w:val="00482064"/>
    <w:rsid w:val="00484CB3"/>
    <w:rsid w:val="004863A7"/>
    <w:rsid w:val="00490A8E"/>
    <w:rsid w:val="004916E1"/>
    <w:rsid w:val="0049644B"/>
    <w:rsid w:val="004A5604"/>
    <w:rsid w:val="004A6505"/>
    <w:rsid w:val="004A703C"/>
    <w:rsid w:val="004B16AA"/>
    <w:rsid w:val="004B239F"/>
    <w:rsid w:val="004B25AB"/>
    <w:rsid w:val="004B4AB4"/>
    <w:rsid w:val="004B59AD"/>
    <w:rsid w:val="004B5C2F"/>
    <w:rsid w:val="004B7E82"/>
    <w:rsid w:val="004C0FCE"/>
    <w:rsid w:val="004C2480"/>
    <w:rsid w:val="004C6750"/>
    <w:rsid w:val="004C6FDA"/>
    <w:rsid w:val="004C7B39"/>
    <w:rsid w:val="004D1AE1"/>
    <w:rsid w:val="004D6D4A"/>
    <w:rsid w:val="004E4129"/>
    <w:rsid w:val="004E46CB"/>
    <w:rsid w:val="004E4A39"/>
    <w:rsid w:val="004E6685"/>
    <w:rsid w:val="004F1CFB"/>
    <w:rsid w:val="004F5561"/>
    <w:rsid w:val="004F5D17"/>
    <w:rsid w:val="004F77AA"/>
    <w:rsid w:val="00500B0D"/>
    <w:rsid w:val="005016D5"/>
    <w:rsid w:val="00502F25"/>
    <w:rsid w:val="005072DA"/>
    <w:rsid w:val="0050784D"/>
    <w:rsid w:val="005119E1"/>
    <w:rsid w:val="005129EE"/>
    <w:rsid w:val="00516448"/>
    <w:rsid w:val="0051660D"/>
    <w:rsid w:val="00520E14"/>
    <w:rsid w:val="00524CD3"/>
    <w:rsid w:val="00525580"/>
    <w:rsid w:val="0053256B"/>
    <w:rsid w:val="00536EF8"/>
    <w:rsid w:val="0053783B"/>
    <w:rsid w:val="00537E83"/>
    <w:rsid w:val="00537E8D"/>
    <w:rsid w:val="005410F9"/>
    <w:rsid w:val="005439F9"/>
    <w:rsid w:val="00545828"/>
    <w:rsid w:val="00553D2D"/>
    <w:rsid w:val="00554FF1"/>
    <w:rsid w:val="005610E0"/>
    <w:rsid w:val="00563256"/>
    <w:rsid w:val="005639DF"/>
    <w:rsid w:val="00567CFD"/>
    <w:rsid w:val="00567ED5"/>
    <w:rsid w:val="00570E67"/>
    <w:rsid w:val="0057658A"/>
    <w:rsid w:val="00582B73"/>
    <w:rsid w:val="00583E2F"/>
    <w:rsid w:val="00591CB5"/>
    <w:rsid w:val="0059369B"/>
    <w:rsid w:val="00597BBB"/>
    <w:rsid w:val="005A52EC"/>
    <w:rsid w:val="005A58EC"/>
    <w:rsid w:val="005A5F82"/>
    <w:rsid w:val="005B1F27"/>
    <w:rsid w:val="005B3A19"/>
    <w:rsid w:val="005C0D9F"/>
    <w:rsid w:val="005C2D23"/>
    <w:rsid w:val="005C4E78"/>
    <w:rsid w:val="005D1F78"/>
    <w:rsid w:val="005D3A17"/>
    <w:rsid w:val="005D6168"/>
    <w:rsid w:val="005E4B60"/>
    <w:rsid w:val="005E5292"/>
    <w:rsid w:val="005F201E"/>
    <w:rsid w:val="005F2AAF"/>
    <w:rsid w:val="005F2D36"/>
    <w:rsid w:val="005F2F22"/>
    <w:rsid w:val="005F369F"/>
    <w:rsid w:val="005F478D"/>
    <w:rsid w:val="005F726E"/>
    <w:rsid w:val="005F764E"/>
    <w:rsid w:val="0060371A"/>
    <w:rsid w:val="0060508E"/>
    <w:rsid w:val="0061044D"/>
    <w:rsid w:val="00612CFD"/>
    <w:rsid w:val="006142D9"/>
    <w:rsid w:val="0061519C"/>
    <w:rsid w:val="00616D11"/>
    <w:rsid w:val="0062201A"/>
    <w:rsid w:val="00624063"/>
    <w:rsid w:val="006253FF"/>
    <w:rsid w:val="00625CAA"/>
    <w:rsid w:val="00635908"/>
    <w:rsid w:val="0063629A"/>
    <w:rsid w:val="00643522"/>
    <w:rsid w:val="0065134D"/>
    <w:rsid w:val="006513C3"/>
    <w:rsid w:val="00654822"/>
    <w:rsid w:val="00654C90"/>
    <w:rsid w:val="00665059"/>
    <w:rsid w:val="006665F3"/>
    <w:rsid w:val="0067009A"/>
    <w:rsid w:val="00672175"/>
    <w:rsid w:val="00672D92"/>
    <w:rsid w:val="00673112"/>
    <w:rsid w:val="00674288"/>
    <w:rsid w:val="00675112"/>
    <w:rsid w:val="006807FB"/>
    <w:rsid w:val="00681F0E"/>
    <w:rsid w:val="00684182"/>
    <w:rsid w:val="00693D5C"/>
    <w:rsid w:val="006A0D84"/>
    <w:rsid w:val="006A102D"/>
    <w:rsid w:val="006A1AAC"/>
    <w:rsid w:val="006A62B1"/>
    <w:rsid w:val="006A718D"/>
    <w:rsid w:val="006B3683"/>
    <w:rsid w:val="006B3F67"/>
    <w:rsid w:val="006B4811"/>
    <w:rsid w:val="006B492E"/>
    <w:rsid w:val="006B4DE3"/>
    <w:rsid w:val="006C274A"/>
    <w:rsid w:val="006C2CF7"/>
    <w:rsid w:val="006C6738"/>
    <w:rsid w:val="006C7C49"/>
    <w:rsid w:val="006C7F04"/>
    <w:rsid w:val="006D0734"/>
    <w:rsid w:val="006D5314"/>
    <w:rsid w:val="006D7CA9"/>
    <w:rsid w:val="006E038E"/>
    <w:rsid w:val="006E13CC"/>
    <w:rsid w:val="006E1ABD"/>
    <w:rsid w:val="006E2765"/>
    <w:rsid w:val="006E35F6"/>
    <w:rsid w:val="006E6B4F"/>
    <w:rsid w:val="006E79EC"/>
    <w:rsid w:val="006F264C"/>
    <w:rsid w:val="006F6F66"/>
    <w:rsid w:val="00700A82"/>
    <w:rsid w:val="007031DD"/>
    <w:rsid w:val="0070615E"/>
    <w:rsid w:val="00712EB2"/>
    <w:rsid w:val="00713210"/>
    <w:rsid w:val="0071412E"/>
    <w:rsid w:val="007153FD"/>
    <w:rsid w:val="00721396"/>
    <w:rsid w:val="007216BA"/>
    <w:rsid w:val="00722317"/>
    <w:rsid w:val="00722587"/>
    <w:rsid w:val="00726943"/>
    <w:rsid w:val="00733F51"/>
    <w:rsid w:val="0073691A"/>
    <w:rsid w:val="00743A39"/>
    <w:rsid w:val="007504CC"/>
    <w:rsid w:val="00753B08"/>
    <w:rsid w:val="007546DB"/>
    <w:rsid w:val="00756750"/>
    <w:rsid w:val="00760566"/>
    <w:rsid w:val="00762477"/>
    <w:rsid w:val="00764741"/>
    <w:rsid w:val="00764792"/>
    <w:rsid w:val="007708F2"/>
    <w:rsid w:val="007714B5"/>
    <w:rsid w:val="007740F8"/>
    <w:rsid w:val="00776822"/>
    <w:rsid w:val="007771C7"/>
    <w:rsid w:val="00780EA0"/>
    <w:rsid w:val="00781525"/>
    <w:rsid w:val="00784A75"/>
    <w:rsid w:val="00784E0A"/>
    <w:rsid w:val="00787D26"/>
    <w:rsid w:val="00794E78"/>
    <w:rsid w:val="0079501F"/>
    <w:rsid w:val="00795B89"/>
    <w:rsid w:val="007971CC"/>
    <w:rsid w:val="007973EF"/>
    <w:rsid w:val="007A210A"/>
    <w:rsid w:val="007A65A3"/>
    <w:rsid w:val="007B0A9A"/>
    <w:rsid w:val="007B1F45"/>
    <w:rsid w:val="007B306C"/>
    <w:rsid w:val="007B6285"/>
    <w:rsid w:val="007C0DCE"/>
    <w:rsid w:val="007C33DB"/>
    <w:rsid w:val="007C724D"/>
    <w:rsid w:val="007C7BD3"/>
    <w:rsid w:val="007D0B69"/>
    <w:rsid w:val="007D13A2"/>
    <w:rsid w:val="007D3AD7"/>
    <w:rsid w:val="007D5C50"/>
    <w:rsid w:val="007D6A8D"/>
    <w:rsid w:val="007D6D57"/>
    <w:rsid w:val="007E5A1E"/>
    <w:rsid w:val="007E6202"/>
    <w:rsid w:val="007E6257"/>
    <w:rsid w:val="007E68DA"/>
    <w:rsid w:val="007F3438"/>
    <w:rsid w:val="007F3517"/>
    <w:rsid w:val="00802163"/>
    <w:rsid w:val="0080249C"/>
    <w:rsid w:val="00803863"/>
    <w:rsid w:val="0081313D"/>
    <w:rsid w:val="00815A3A"/>
    <w:rsid w:val="008206FC"/>
    <w:rsid w:val="00820A28"/>
    <w:rsid w:val="00824A7D"/>
    <w:rsid w:val="0083077B"/>
    <w:rsid w:val="008334BB"/>
    <w:rsid w:val="00834A4A"/>
    <w:rsid w:val="00836ED9"/>
    <w:rsid w:val="00843226"/>
    <w:rsid w:val="008436D4"/>
    <w:rsid w:val="008458CE"/>
    <w:rsid w:val="00845D78"/>
    <w:rsid w:val="0084695A"/>
    <w:rsid w:val="00847286"/>
    <w:rsid w:val="00847E48"/>
    <w:rsid w:val="00852BF2"/>
    <w:rsid w:val="00853F7F"/>
    <w:rsid w:val="00854717"/>
    <w:rsid w:val="00854A38"/>
    <w:rsid w:val="0085522F"/>
    <w:rsid w:val="0085558D"/>
    <w:rsid w:val="0085721B"/>
    <w:rsid w:val="00860F24"/>
    <w:rsid w:val="00860FAB"/>
    <w:rsid w:val="00864F40"/>
    <w:rsid w:val="00874CCD"/>
    <w:rsid w:val="00874DCC"/>
    <w:rsid w:val="008806C5"/>
    <w:rsid w:val="00883CE1"/>
    <w:rsid w:val="008841C5"/>
    <w:rsid w:val="0088792E"/>
    <w:rsid w:val="008901A3"/>
    <w:rsid w:val="008927C5"/>
    <w:rsid w:val="00893E0A"/>
    <w:rsid w:val="0089563E"/>
    <w:rsid w:val="00895790"/>
    <w:rsid w:val="008957FF"/>
    <w:rsid w:val="008A1980"/>
    <w:rsid w:val="008A7F46"/>
    <w:rsid w:val="008B1244"/>
    <w:rsid w:val="008B4298"/>
    <w:rsid w:val="008B4C39"/>
    <w:rsid w:val="008B615D"/>
    <w:rsid w:val="008C124A"/>
    <w:rsid w:val="008C2B3F"/>
    <w:rsid w:val="008C4000"/>
    <w:rsid w:val="008C5703"/>
    <w:rsid w:val="008D3A74"/>
    <w:rsid w:val="008D555C"/>
    <w:rsid w:val="008E184D"/>
    <w:rsid w:val="008E31A1"/>
    <w:rsid w:val="008E423E"/>
    <w:rsid w:val="008E551B"/>
    <w:rsid w:val="008E66C3"/>
    <w:rsid w:val="008E6E9B"/>
    <w:rsid w:val="008F171C"/>
    <w:rsid w:val="008F1DCF"/>
    <w:rsid w:val="008F31B7"/>
    <w:rsid w:val="008F46DB"/>
    <w:rsid w:val="008F5DFB"/>
    <w:rsid w:val="00901C6D"/>
    <w:rsid w:val="00905EB6"/>
    <w:rsid w:val="00912BC7"/>
    <w:rsid w:val="00912EE0"/>
    <w:rsid w:val="00914D74"/>
    <w:rsid w:val="00914EAA"/>
    <w:rsid w:val="009151FF"/>
    <w:rsid w:val="00917190"/>
    <w:rsid w:val="009176E1"/>
    <w:rsid w:val="00917DB1"/>
    <w:rsid w:val="0092337F"/>
    <w:rsid w:val="0092799E"/>
    <w:rsid w:val="00930D96"/>
    <w:rsid w:val="00931349"/>
    <w:rsid w:val="00931395"/>
    <w:rsid w:val="0093288B"/>
    <w:rsid w:val="009364B0"/>
    <w:rsid w:val="009368F7"/>
    <w:rsid w:val="009416BB"/>
    <w:rsid w:val="009422CE"/>
    <w:rsid w:val="009471D3"/>
    <w:rsid w:val="0095086B"/>
    <w:rsid w:val="00962CA0"/>
    <w:rsid w:val="00965079"/>
    <w:rsid w:val="0096522C"/>
    <w:rsid w:val="00966F00"/>
    <w:rsid w:val="0096775A"/>
    <w:rsid w:val="009730DC"/>
    <w:rsid w:val="00973262"/>
    <w:rsid w:val="00982EEE"/>
    <w:rsid w:val="009859AE"/>
    <w:rsid w:val="00985AE3"/>
    <w:rsid w:val="0098723A"/>
    <w:rsid w:val="00987BFA"/>
    <w:rsid w:val="009A2C1F"/>
    <w:rsid w:val="009A31FB"/>
    <w:rsid w:val="009A3C6D"/>
    <w:rsid w:val="009A5750"/>
    <w:rsid w:val="009B0A86"/>
    <w:rsid w:val="009B1F40"/>
    <w:rsid w:val="009B25B5"/>
    <w:rsid w:val="009B67A1"/>
    <w:rsid w:val="009B6CE7"/>
    <w:rsid w:val="009C0964"/>
    <w:rsid w:val="009C24C5"/>
    <w:rsid w:val="009C5579"/>
    <w:rsid w:val="009C6056"/>
    <w:rsid w:val="009D06D5"/>
    <w:rsid w:val="009D4CF7"/>
    <w:rsid w:val="009E0433"/>
    <w:rsid w:val="009E0D0F"/>
    <w:rsid w:val="009E0F4B"/>
    <w:rsid w:val="009E1455"/>
    <w:rsid w:val="009E29AF"/>
    <w:rsid w:val="009E6D91"/>
    <w:rsid w:val="009F0FA3"/>
    <w:rsid w:val="009F1A22"/>
    <w:rsid w:val="009F1FD8"/>
    <w:rsid w:val="009F7A03"/>
    <w:rsid w:val="009F7F66"/>
    <w:rsid w:val="009F7FE9"/>
    <w:rsid w:val="00A045AD"/>
    <w:rsid w:val="00A0688F"/>
    <w:rsid w:val="00A11BE2"/>
    <w:rsid w:val="00A14A01"/>
    <w:rsid w:val="00A16354"/>
    <w:rsid w:val="00A16A2D"/>
    <w:rsid w:val="00A171EB"/>
    <w:rsid w:val="00A21214"/>
    <w:rsid w:val="00A2659A"/>
    <w:rsid w:val="00A2697B"/>
    <w:rsid w:val="00A31DD9"/>
    <w:rsid w:val="00A3223D"/>
    <w:rsid w:val="00A330D6"/>
    <w:rsid w:val="00A359D4"/>
    <w:rsid w:val="00A361D5"/>
    <w:rsid w:val="00A36555"/>
    <w:rsid w:val="00A3743F"/>
    <w:rsid w:val="00A41753"/>
    <w:rsid w:val="00A41E0F"/>
    <w:rsid w:val="00A46272"/>
    <w:rsid w:val="00A46E4C"/>
    <w:rsid w:val="00A472D6"/>
    <w:rsid w:val="00A47658"/>
    <w:rsid w:val="00A557B4"/>
    <w:rsid w:val="00A57C5D"/>
    <w:rsid w:val="00A64388"/>
    <w:rsid w:val="00A70387"/>
    <w:rsid w:val="00A70392"/>
    <w:rsid w:val="00A724F2"/>
    <w:rsid w:val="00A736E5"/>
    <w:rsid w:val="00A7418D"/>
    <w:rsid w:val="00A74F20"/>
    <w:rsid w:val="00A750FF"/>
    <w:rsid w:val="00A8103A"/>
    <w:rsid w:val="00A84A3E"/>
    <w:rsid w:val="00A84DC6"/>
    <w:rsid w:val="00A86CC6"/>
    <w:rsid w:val="00A906AD"/>
    <w:rsid w:val="00A93F22"/>
    <w:rsid w:val="00A952AC"/>
    <w:rsid w:val="00AA23D4"/>
    <w:rsid w:val="00AA2A24"/>
    <w:rsid w:val="00AA3138"/>
    <w:rsid w:val="00AA39AD"/>
    <w:rsid w:val="00AA3C7C"/>
    <w:rsid w:val="00AA4EFF"/>
    <w:rsid w:val="00AA600E"/>
    <w:rsid w:val="00AA7773"/>
    <w:rsid w:val="00AB5288"/>
    <w:rsid w:val="00AB62B7"/>
    <w:rsid w:val="00AB68F2"/>
    <w:rsid w:val="00AC4E3F"/>
    <w:rsid w:val="00AC73CD"/>
    <w:rsid w:val="00AC7A35"/>
    <w:rsid w:val="00AD1083"/>
    <w:rsid w:val="00AD28B6"/>
    <w:rsid w:val="00AD4AF1"/>
    <w:rsid w:val="00AD5DA0"/>
    <w:rsid w:val="00AE56A1"/>
    <w:rsid w:val="00AE5D5D"/>
    <w:rsid w:val="00AF7F6D"/>
    <w:rsid w:val="00B0073A"/>
    <w:rsid w:val="00B057D5"/>
    <w:rsid w:val="00B1309B"/>
    <w:rsid w:val="00B157B0"/>
    <w:rsid w:val="00B2346B"/>
    <w:rsid w:val="00B25E68"/>
    <w:rsid w:val="00B269DD"/>
    <w:rsid w:val="00B26C75"/>
    <w:rsid w:val="00B274B1"/>
    <w:rsid w:val="00B315D1"/>
    <w:rsid w:val="00B37E2C"/>
    <w:rsid w:val="00B434DE"/>
    <w:rsid w:val="00B45DFB"/>
    <w:rsid w:val="00B503A4"/>
    <w:rsid w:val="00B541C3"/>
    <w:rsid w:val="00B54CA2"/>
    <w:rsid w:val="00B57465"/>
    <w:rsid w:val="00B606C2"/>
    <w:rsid w:val="00B63628"/>
    <w:rsid w:val="00B66604"/>
    <w:rsid w:val="00B66974"/>
    <w:rsid w:val="00B763FD"/>
    <w:rsid w:val="00B76553"/>
    <w:rsid w:val="00B76702"/>
    <w:rsid w:val="00B81148"/>
    <w:rsid w:val="00B82B6D"/>
    <w:rsid w:val="00B849DC"/>
    <w:rsid w:val="00B84A78"/>
    <w:rsid w:val="00B84D9B"/>
    <w:rsid w:val="00B84E56"/>
    <w:rsid w:val="00B857D4"/>
    <w:rsid w:val="00B86DA0"/>
    <w:rsid w:val="00B95F5F"/>
    <w:rsid w:val="00B9666F"/>
    <w:rsid w:val="00BA0E24"/>
    <w:rsid w:val="00BA4013"/>
    <w:rsid w:val="00BA42CF"/>
    <w:rsid w:val="00BA453E"/>
    <w:rsid w:val="00BA58A4"/>
    <w:rsid w:val="00BA7F31"/>
    <w:rsid w:val="00BB6464"/>
    <w:rsid w:val="00BC31CB"/>
    <w:rsid w:val="00BC5D6A"/>
    <w:rsid w:val="00BC5F35"/>
    <w:rsid w:val="00BC7EAD"/>
    <w:rsid w:val="00BD06DA"/>
    <w:rsid w:val="00BD1655"/>
    <w:rsid w:val="00BD2D82"/>
    <w:rsid w:val="00BD459A"/>
    <w:rsid w:val="00BD7086"/>
    <w:rsid w:val="00BE2A26"/>
    <w:rsid w:val="00BE3FCF"/>
    <w:rsid w:val="00BE65D9"/>
    <w:rsid w:val="00BF1B7F"/>
    <w:rsid w:val="00BF1EEE"/>
    <w:rsid w:val="00BF462F"/>
    <w:rsid w:val="00BF6FB8"/>
    <w:rsid w:val="00C0480B"/>
    <w:rsid w:val="00C06366"/>
    <w:rsid w:val="00C06A80"/>
    <w:rsid w:val="00C100C4"/>
    <w:rsid w:val="00C22442"/>
    <w:rsid w:val="00C243D0"/>
    <w:rsid w:val="00C26AFC"/>
    <w:rsid w:val="00C355FB"/>
    <w:rsid w:val="00C37D46"/>
    <w:rsid w:val="00C40F8E"/>
    <w:rsid w:val="00C43033"/>
    <w:rsid w:val="00C44DAE"/>
    <w:rsid w:val="00C47971"/>
    <w:rsid w:val="00C61F31"/>
    <w:rsid w:val="00C62F89"/>
    <w:rsid w:val="00C63082"/>
    <w:rsid w:val="00C64C77"/>
    <w:rsid w:val="00C71FA3"/>
    <w:rsid w:val="00C73083"/>
    <w:rsid w:val="00C74CAC"/>
    <w:rsid w:val="00C763A6"/>
    <w:rsid w:val="00C76936"/>
    <w:rsid w:val="00C815AF"/>
    <w:rsid w:val="00C82535"/>
    <w:rsid w:val="00C85047"/>
    <w:rsid w:val="00C86349"/>
    <w:rsid w:val="00C86669"/>
    <w:rsid w:val="00C90672"/>
    <w:rsid w:val="00C90C6C"/>
    <w:rsid w:val="00C934F7"/>
    <w:rsid w:val="00CA0CD4"/>
    <w:rsid w:val="00CA1574"/>
    <w:rsid w:val="00CA5384"/>
    <w:rsid w:val="00CB3CA6"/>
    <w:rsid w:val="00CB7689"/>
    <w:rsid w:val="00CC019B"/>
    <w:rsid w:val="00CC0B1A"/>
    <w:rsid w:val="00CC26A7"/>
    <w:rsid w:val="00CD10A7"/>
    <w:rsid w:val="00CD2159"/>
    <w:rsid w:val="00CD3296"/>
    <w:rsid w:val="00CD5861"/>
    <w:rsid w:val="00CD7FA7"/>
    <w:rsid w:val="00CE27C5"/>
    <w:rsid w:val="00CE3A4D"/>
    <w:rsid w:val="00CF032C"/>
    <w:rsid w:val="00CF0792"/>
    <w:rsid w:val="00CF12A9"/>
    <w:rsid w:val="00CF267A"/>
    <w:rsid w:val="00CF6DDF"/>
    <w:rsid w:val="00D02A79"/>
    <w:rsid w:val="00D03702"/>
    <w:rsid w:val="00D118A1"/>
    <w:rsid w:val="00D134F5"/>
    <w:rsid w:val="00D16565"/>
    <w:rsid w:val="00D2061B"/>
    <w:rsid w:val="00D2612A"/>
    <w:rsid w:val="00D26670"/>
    <w:rsid w:val="00D279E1"/>
    <w:rsid w:val="00D32065"/>
    <w:rsid w:val="00D329A9"/>
    <w:rsid w:val="00D32E73"/>
    <w:rsid w:val="00D348EE"/>
    <w:rsid w:val="00D36E03"/>
    <w:rsid w:val="00D44166"/>
    <w:rsid w:val="00D465BD"/>
    <w:rsid w:val="00D52FDB"/>
    <w:rsid w:val="00D57E05"/>
    <w:rsid w:val="00D60679"/>
    <w:rsid w:val="00D607AC"/>
    <w:rsid w:val="00D60A9F"/>
    <w:rsid w:val="00D63E48"/>
    <w:rsid w:val="00D65078"/>
    <w:rsid w:val="00D67265"/>
    <w:rsid w:val="00D70959"/>
    <w:rsid w:val="00D726F9"/>
    <w:rsid w:val="00D77023"/>
    <w:rsid w:val="00D80FF4"/>
    <w:rsid w:val="00D81DC1"/>
    <w:rsid w:val="00D833F1"/>
    <w:rsid w:val="00D868BB"/>
    <w:rsid w:val="00D86DCF"/>
    <w:rsid w:val="00D917BD"/>
    <w:rsid w:val="00D94A22"/>
    <w:rsid w:val="00DA1C37"/>
    <w:rsid w:val="00DA578A"/>
    <w:rsid w:val="00DA5B94"/>
    <w:rsid w:val="00DA5F91"/>
    <w:rsid w:val="00DA6C50"/>
    <w:rsid w:val="00DB0196"/>
    <w:rsid w:val="00DB05FD"/>
    <w:rsid w:val="00DB5086"/>
    <w:rsid w:val="00DB65D1"/>
    <w:rsid w:val="00DB7842"/>
    <w:rsid w:val="00DC2EF4"/>
    <w:rsid w:val="00DC328E"/>
    <w:rsid w:val="00DC78FB"/>
    <w:rsid w:val="00DC7DF0"/>
    <w:rsid w:val="00DD2786"/>
    <w:rsid w:val="00DD5361"/>
    <w:rsid w:val="00DD68C8"/>
    <w:rsid w:val="00DE0AAE"/>
    <w:rsid w:val="00DE4CE5"/>
    <w:rsid w:val="00DE7609"/>
    <w:rsid w:val="00DF0CBB"/>
    <w:rsid w:val="00DF74E4"/>
    <w:rsid w:val="00E01BD1"/>
    <w:rsid w:val="00E01C8F"/>
    <w:rsid w:val="00E026D8"/>
    <w:rsid w:val="00E10318"/>
    <w:rsid w:val="00E10FB9"/>
    <w:rsid w:val="00E14002"/>
    <w:rsid w:val="00E16C4B"/>
    <w:rsid w:val="00E20EAA"/>
    <w:rsid w:val="00E21110"/>
    <w:rsid w:val="00E21B75"/>
    <w:rsid w:val="00E254FD"/>
    <w:rsid w:val="00E25CFE"/>
    <w:rsid w:val="00E35204"/>
    <w:rsid w:val="00E41919"/>
    <w:rsid w:val="00E43E10"/>
    <w:rsid w:val="00E447B7"/>
    <w:rsid w:val="00E44896"/>
    <w:rsid w:val="00E45A08"/>
    <w:rsid w:val="00E47708"/>
    <w:rsid w:val="00E5209E"/>
    <w:rsid w:val="00E5418D"/>
    <w:rsid w:val="00E606E5"/>
    <w:rsid w:val="00E60B96"/>
    <w:rsid w:val="00E60DE6"/>
    <w:rsid w:val="00E62B5D"/>
    <w:rsid w:val="00E62FF1"/>
    <w:rsid w:val="00E63883"/>
    <w:rsid w:val="00E66B47"/>
    <w:rsid w:val="00E70D9C"/>
    <w:rsid w:val="00E71E39"/>
    <w:rsid w:val="00E7312E"/>
    <w:rsid w:val="00E74BE8"/>
    <w:rsid w:val="00E753D8"/>
    <w:rsid w:val="00E76BD7"/>
    <w:rsid w:val="00E8108B"/>
    <w:rsid w:val="00E81CB8"/>
    <w:rsid w:val="00E92A00"/>
    <w:rsid w:val="00E92A59"/>
    <w:rsid w:val="00E95112"/>
    <w:rsid w:val="00E95256"/>
    <w:rsid w:val="00E96709"/>
    <w:rsid w:val="00EA0958"/>
    <w:rsid w:val="00EA191E"/>
    <w:rsid w:val="00EA439D"/>
    <w:rsid w:val="00EB253E"/>
    <w:rsid w:val="00EB3923"/>
    <w:rsid w:val="00EB490F"/>
    <w:rsid w:val="00EC2ABF"/>
    <w:rsid w:val="00EC57BC"/>
    <w:rsid w:val="00ED2264"/>
    <w:rsid w:val="00ED65DE"/>
    <w:rsid w:val="00ED6861"/>
    <w:rsid w:val="00ED6AF6"/>
    <w:rsid w:val="00EE0F46"/>
    <w:rsid w:val="00EE1B78"/>
    <w:rsid w:val="00EE2704"/>
    <w:rsid w:val="00EE2EA2"/>
    <w:rsid w:val="00EE5E68"/>
    <w:rsid w:val="00EF1742"/>
    <w:rsid w:val="00EF33A2"/>
    <w:rsid w:val="00EF35C4"/>
    <w:rsid w:val="00EF7028"/>
    <w:rsid w:val="00F03316"/>
    <w:rsid w:val="00F03880"/>
    <w:rsid w:val="00F03AFA"/>
    <w:rsid w:val="00F067C1"/>
    <w:rsid w:val="00F10DED"/>
    <w:rsid w:val="00F12907"/>
    <w:rsid w:val="00F15734"/>
    <w:rsid w:val="00F23142"/>
    <w:rsid w:val="00F23D0B"/>
    <w:rsid w:val="00F31DA5"/>
    <w:rsid w:val="00F364BB"/>
    <w:rsid w:val="00F40002"/>
    <w:rsid w:val="00F413D6"/>
    <w:rsid w:val="00F41A09"/>
    <w:rsid w:val="00F41A86"/>
    <w:rsid w:val="00F4246B"/>
    <w:rsid w:val="00F425F7"/>
    <w:rsid w:val="00F5240A"/>
    <w:rsid w:val="00F536F3"/>
    <w:rsid w:val="00F53EAB"/>
    <w:rsid w:val="00F54B59"/>
    <w:rsid w:val="00F55280"/>
    <w:rsid w:val="00F57AD0"/>
    <w:rsid w:val="00F6278D"/>
    <w:rsid w:val="00F63242"/>
    <w:rsid w:val="00F65B16"/>
    <w:rsid w:val="00F70809"/>
    <w:rsid w:val="00F719F3"/>
    <w:rsid w:val="00F730C7"/>
    <w:rsid w:val="00F735EB"/>
    <w:rsid w:val="00F73F60"/>
    <w:rsid w:val="00F8014D"/>
    <w:rsid w:val="00F850BD"/>
    <w:rsid w:val="00F8514F"/>
    <w:rsid w:val="00F940A8"/>
    <w:rsid w:val="00F94DD4"/>
    <w:rsid w:val="00FA0C83"/>
    <w:rsid w:val="00FA2D65"/>
    <w:rsid w:val="00FA2D76"/>
    <w:rsid w:val="00FA54B3"/>
    <w:rsid w:val="00FA6699"/>
    <w:rsid w:val="00FB0664"/>
    <w:rsid w:val="00FB06CC"/>
    <w:rsid w:val="00FB1480"/>
    <w:rsid w:val="00FB162A"/>
    <w:rsid w:val="00FB3608"/>
    <w:rsid w:val="00FB54C2"/>
    <w:rsid w:val="00FB6920"/>
    <w:rsid w:val="00FC22AF"/>
    <w:rsid w:val="00FC5950"/>
    <w:rsid w:val="00FC5C9C"/>
    <w:rsid w:val="00FC7747"/>
    <w:rsid w:val="00FD0829"/>
    <w:rsid w:val="00FD0D2F"/>
    <w:rsid w:val="00FD6CBD"/>
    <w:rsid w:val="00FD730A"/>
    <w:rsid w:val="00FE33D2"/>
    <w:rsid w:val="00FE521F"/>
    <w:rsid w:val="00FE7A3C"/>
    <w:rsid w:val="00FE7FC1"/>
    <w:rsid w:val="00FF0C55"/>
    <w:rsid w:val="00FF42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AF4377"/>
  <w15:chartTrackingRefBased/>
  <w15:docId w15:val="{68AABAD3-C20F-476F-BD62-12CE7A1C8D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1218"/>
    <w:rPr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81218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1F3864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81218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81218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8121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8121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8121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1F3864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8121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8121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1F3864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8121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1218"/>
    <w:rPr>
      <w:rFonts w:asciiTheme="majorHAnsi" w:eastAsiaTheme="majorEastAsia" w:hAnsiTheme="majorHAnsi" w:cstheme="majorBidi"/>
      <w:color w:val="1F3864" w:themeColor="accent1" w:themeShade="80"/>
      <w:sz w:val="36"/>
      <w:szCs w:val="36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81218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81218"/>
    <w:rPr>
      <w:rFonts w:asciiTheme="majorHAnsi" w:eastAsiaTheme="majorEastAsia" w:hAnsiTheme="majorHAnsi" w:cstheme="majorBidi"/>
      <w:color w:val="2F5496" w:themeColor="accent1" w:themeShade="BF"/>
      <w:sz w:val="28"/>
      <w:szCs w:val="28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381218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81218"/>
    <w:rPr>
      <w:rFonts w:asciiTheme="majorHAnsi" w:eastAsiaTheme="majorEastAsia" w:hAnsiTheme="majorHAnsi" w:cstheme="majorBidi"/>
      <w:caps/>
      <w:color w:val="2F5496" w:themeColor="accent1" w:themeShade="BF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81218"/>
    <w:rPr>
      <w:rFonts w:asciiTheme="majorHAnsi" w:eastAsiaTheme="majorEastAsia" w:hAnsiTheme="majorHAnsi" w:cstheme="majorBidi"/>
      <w:i/>
      <w:iCs/>
      <w:caps/>
      <w:color w:val="1F3864" w:themeColor="accent1" w:themeShade="80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81218"/>
    <w:rPr>
      <w:rFonts w:asciiTheme="majorHAnsi" w:eastAsiaTheme="majorEastAsia" w:hAnsiTheme="majorHAnsi" w:cstheme="majorBidi"/>
      <w:b/>
      <w:bCs/>
      <w:color w:val="1F3864" w:themeColor="accent1" w:themeShade="80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81218"/>
    <w:rPr>
      <w:rFonts w:asciiTheme="majorHAnsi" w:eastAsiaTheme="majorEastAsia" w:hAnsiTheme="majorHAnsi" w:cstheme="majorBidi"/>
      <w:b/>
      <w:bCs/>
      <w:i/>
      <w:iCs/>
      <w:color w:val="1F3864" w:themeColor="accent1" w:themeShade="80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81218"/>
    <w:rPr>
      <w:rFonts w:asciiTheme="majorHAnsi" w:eastAsiaTheme="majorEastAsia" w:hAnsiTheme="majorHAnsi" w:cstheme="majorBidi"/>
      <w:i/>
      <w:iCs/>
      <w:color w:val="1F3864" w:themeColor="accent1" w:themeShade="80"/>
      <w:lang w:eastAsia="en-US"/>
    </w:rPr>
  </w:style>
  <w:style w:type="paragraph" w:customStyle="1" w:styleId="Default">
    <w:name w:val="Default"/>
    <w:rsid w:val="00381218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eastAsia="en-US"/>
    </w:rPr>
  </w:style>
  <w:style w:type="paragraph" w:styleId="ListParagraph">
    <w:name w:val="List Paragraph"/>
    <w:basedOn w:val="Normal"/>
    <w:link w:val="ListParagraphChar"/>
    <w:uiPriority w:val="34"/>
    <w:qFormat/>
    <w:rsid w:val="00381218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38121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81218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ighlight">
    <w:name w:val="highlight"/>
    <w:basedOn w:val="DefaultParagraphFont"/>
    <w:rsid w:val="00381218"/>
  </w:style>
  <w:style w:type="character" w:styleId="Hyperlink">
    <w:name w:val="Hyperlink"/>
    <w:basedOn w:val="DefaultParagraphFont"/>
    <w:uiPriority w:val="99"/>
    <w:unhideWhenUsed/>
    <w:rsid w:val="00381218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121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1218"/>
    <w:rPr>
      <w:rFonts w:ascii="Segoe UI" w:hAnsi="Segoe UI" w:cs="Segoe UI"/>
      <w:sz w:val="18"/>
      <w:szCs w:val="18"/>
      <w:lang w:eastAsia="en-US"/>
    </w:rPr>
  </w:style>
  <w:style w:type="character" w:customStyle="1" w:styleId="apple-converted-space">
    <w:name w:val="apple-converted-space"/>
    <w:basedOn w:val="DefaultParagraphFont"/>
    <w:rsid w:val="00381218"/>
  </w:style>
  <w:style w:type="character" w:customStyle="1" w:styleId="ref-title">
    <w:name w:val="ref-title"/>
    <w:basedOn w:val="DefaultParagraphFont"/>
    <w:rsid w:val="00381218"/>
  </w:style>
  <w:style w:type="character" w:customStyle="1" w:styleId="ref-journal">
    <w:name w:val="ref-journal"/>
    <w:basedOn w:val="DefaultParagraphFont"/>
    <w:rsid w:val="00381218"/>
  </w:style>
  <w:style w:type="character" w:customStyle="1" w:styleId="ref-vol">
    <w:name w:val="ref-vol"/>
    <w:basedOn w:val="DefaultParagraphFont"/>
    <w:rsid w:val="00381218"/>
  </w:style>
  <w:style w:type="paragraph" w:styleId="Header">
    <w:name w:val="header"/>
    <w:basedOn w:val="Normal"/>
    <w:link w:val="HeaderChar"/>
    <w:uiPriority w:val="99"/>
    <w:unhideWhenUsed/>
    <w:rsid w:val="003812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1218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3812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1218"/>
    <w:rPr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812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8121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81218"/>
    <w:rPr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12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1218"/>
    <w:rPr>
      <w:b/>
      <w:bCs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381218"/>
    <w:pPr>
      <w:spacing w:after="0" w:line="240" w:lineRule="auto"/>
    </w:pPr>
    <w:rPr>
      <w:lang w:eastAsia="en-US"/>
    </w:rPr>
  </w:style>
  <w:style w:type="paragraph" w:customStyle="1" w:styleId="Paragraph">
    <w:name w:val="Paragraph"/>
    <w:basedOn w:val="Normal"/>
    <w:rsid w:val="00381218"/>
    <w:pPr>
      <w:spacing w:after="250" w:line="300" w:lineRule="atLeast"/>
    </w:pPr>
    <w:rPr>
      <w:rFonts w:ascii="Arial" w:eastAsia="SimSun" w:hAnsi="Arial" w:cs="Times New Roman"/>
      <w:szCs w:val="24"/>
      <w:lang w:val="en-US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38121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81218"/>
    <w:rPr>
      <w:lang w:eastAsia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381218"/>
    <w:rPr>
      <w:rFonts w:ascii="Calibri" w:hAnsi="Calibri" w:cs="Calibri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38121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381218"/>
    <w:rPr>
      <w:rFonts w:ascii="Calibri" w:hAnsi="Calibri" w:cs="Calibri"/>
      <w:noProof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38121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table" w:styleId="TableGrid">
    <w:name w:val="Table Grid"/>
    <w:basedOn w:val="TableNormal"/>
    <w:uiPriority w:val="39"/>
    <w:rsid w:val="00381218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unhideWhenUsed/>
    <w:rsid w:val="0038121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381218"/>
    <w:rPr>
      <w:sz w:val="20"/>
      <w:szCs w:val="20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381218"/>
    <w:rPr>
      <w:vertAlign w:val="superscript"/>
    </w:rPr>
  </w:style>
  <w:style w:type="character" w:customStyle="1" w:styleId="period">
    <w:name w:val="period"/>
    <w:basedOn w:val="DefaultParagraphFont"/>
    <w:rsid w:val="00381218"/>
  </w:style>
  <w:style w:type="character" w:customStyle="1" w:styleId="cit">
    <w:name w:val="cit"/>
    <w:basedOn w:val="DefaultParagraphFont"/>
    <w:rsid w:val="00381218"/>
  </w:style>
  <w:style w:type="character" w:customStyle="1" w:styleId="citation-doi">
    <w:name w:val="citation-doi"/>
    <w:basedOn w:val="DefaultParagraphFont"/>
    <w:rsid w:val="00381218"/>
  </w:style>
  <w:style w:type="character" w:customStyle="1" w:styleId="secondary-date">
    <w:name w:val="secondary-date"/>
    <w:basedOn w:val="DefaultParagraphFont"/>
    <w:rsid w:val="00381218"/>
  </w:style>
  <w:style w:type="character" w:customStyle="1" w:styleId="authors-list-item">
    <w:name w:val="authors-list-item"/>
    <w:basedOn w:val="DefaultParagraphFont"/>
    <w:rsid w:val="00381218"/>
  </w:style>
  <w:style w:type="character" w:customStyle="1" w:styleId="author-sup-separator">
    <w:name w:val="author-sup-separator"/>
    <w:basedOn w:val="DefaultParagraphFont"/>
    <w:rsid w:val="00381218"/>
  </w:style>
  <w:style w:type="character" w:customStyle="1" w:styleId="comma">
    <w:name w:val="comma"/>
    <w:basedOn w:val="DefaultParagraphFont"/>
    <w:rsid w:val="00381218"/>
  </w:style>
  <w:style w:type="paragraph" w:styleId="Caption">
    <w:name w:val="caption"/>
    <w:basedOn w:val="Normal"/>
    <w:next w:val="Normal"/>
    <w:uiPriority w:val="35"/>
    <w:semiHidden/>
    <w:unhideWhenUsed/>
    <w:qFormat/>
    <w:rsid w:val="00381218"/>
    <w:pPr>
      <w:spacing w:line="240" w:lineRule="auto"/>
    </w:pPr>
    <w:rPr>
      <w:b/>
      <w:bCs/>
      <w:smallCaps/>
      <w:color w:val="44546A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381218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381218"/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381218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81218"/>
    <w:rPr>
      <w:rFonts w:asciiTheme="majorHAnsi" w:eastAsiaTheme="majorEastAsia" w:hAnsiTheme="majorHAnsi" w:cstheme="majorBidi"/>
      <w:color w:val="4472C4" w:themeColor="accent1"/>
      <w:sz w:val="28"/>
      <w:szCs w:val="28"/>
      <w:lang w:eastAsia="en-US"/>
    </w:rPr>
  </w:style>
  <w:style w:type="character" w:styleId="Strong">
    <w:name w:val="Strong"/>
    <w:basedOn w:val="DefaultParagraphFont"/>
    <w:uiPriority w:val="22"/>
    <w:qFormat/>
    <w:rsid w:val="00381218"/>
    <w:rPr>
      <w:b/>
      <w:bCs/>
    </w:rPr>
  </w:style>
  <w:style w:type="character" w:styleId="Emphasis">
    <w:name w:val="Emphasis"/>
    <w:basedOn w:val="DefaultParagraphFont"/>
    <w:uiPriority w:val="20"/>
    <w:qFormat/>
    <w:rsid w:val="00381218"/>
    <w:rPr>
      <w:i/>
      <w:iCs/>
    </w:rPr>
  </w:style>
  <w:style w:type="paragraph" w:styleId="NoSpacing">
    <w:name w:val="No Spacing"/>
    <w:uiPriority w:val="1"/>
    <w:qFormat/>
    <w:rsid w:val="00381218"/>
    <w:pPr>
      <w:spacing w:after="0" w:line="240" w:lineRule="auto"/>
    </w:pPr>
    <w:rPr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381218"/>
    <w:pPr>
      <w:spacing w:before="120" w:after="120"/>
      <w:ind w:left="720"/>
    </w:pPr>
    <w:rPr>
      <w:color w:val="44546A" w:themeColor="text2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381218"/>
    <w:rPr>
      <w:color w:val="44546A" w:themeColor="text2"/>
      <w:sz w:val="24"/>
      <w:szCs w:val="24"/>
      <w:lang w:eastAsia="en-US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81218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81218"/>
    <w:rPr>
      <w:rFonts w:asciiTheme="majorHAnsi" w:eastAsiaTheme="majorEastAsia" w:hAnsiTheme="majorHAnsi" w:cstheme="majorBidi"/>
      <w:color w:val="44546A" w:themeColor="text2"/>
      <w:spacing w:val="-6"/>
      <w:sz w:val="32"/>
      <w:szCs w:val="32"/>
      <w:lang w:eastAsia="en-US"/>
    </w:rPr>
  </w:style>
  <w:style w:type="character" w:styleId="SubtleEmphasis">
    <w:name w:val="Subtle Emphasis"/>
    <w:basedOn w:val="DefaultParagraphFont"/>
    <w:uiPriority w:val="19"/>
    <w:qFormat/>
    <w:rsid w:val="00381218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381218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381218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381218"/>
    <w:rPr>
      <w:b/>
      <w:bCs/>
      <w:smallCaps/>
      <w:color w:val="44546A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381218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81218"/>
    <w:pPr>
      <w:outlineLvl w:val="9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81218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8121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81218"/>
    <w:rPr>
      <w:color w:val="954F72" w:themeColor="followedHyperlink"/>
      <w:u w:val="single"/>
    </w:rPr>
  </w:style>
  <w:style w:type="character" w:customStyle="1" w:styleId="citation-part">
    <w:name w:val="citation-part"/>
    <w:basedOn w:val="DefaultParagraphFont"/>
    <w:rsid w:val="00381218"/>
  </w:style>
  <w:style w:type="character" w:customStyle="1" w:styleId="docsum-pmid">
    <w:name w:val="docsum-pmid"/>
    <w:basedOn w:val="DefaultParagraphFont"/>
    <w:rsid w:val="00381218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381218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381218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381218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381218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C815AF"/>
    <w:rPr>
      <w:color w:val="605E5C"/>
      <w:shd w:val="clear" w:color="auto" w:fill="E1DFDD"/>
    </w:rPr>
  </w:style>
  <w:style w:type="character" w:customStyle="1" w:styleId="docsum-journal-citation">
    <w:name w:val="docsum-journal-citation"/>
    <w:basedOn w:val="DefaultParagraphFont"/>
    <w:rsid w:val="00BF462F"/>
  </w:style>
  <w:style w:type="character" w:customStyle="1" w:styleId="UnresolvedMention8">
    <w:name w:val="Unresolved Mention8"/>
    <w:basedOn w:val="DefaultParagraphFont"/>
    <w:uiPriority w:val="99"/>
    <w:semiHidden/>
    <w:unhideWhenUsed/>
    <w:rsid w:val="008B1244"/>
    <w:rPr>
      <w:color w:val="605E5C"/>
      <w:shd w:val="clear" w:color="auto" w:fill="E1DFDD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E10318"/>
    <w:rPr>
      <w:color w:val="605E5C"/>
      <w:shd w:val="clear" w:color="auto" w:fill="E1DFDD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FE521F"/>
    <w:rPr>
      <w:color w:val="605E5C"/>
      <w:shd w:val="clear" w:color="auto" w:fill="E1DFDD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5119E1"/>
    <w:rPr>
      <w:color w:val="605E5C"/>
      <w:shd w:val="clear" w:color="auto" w:fill="E1DFDD"/>
    </w:rPr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BC5F35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554FF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49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05059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724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028163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6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34137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52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486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750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58021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620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4306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639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0539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036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49870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59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885352">
          <w:marLeft w:val="72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107942">
          <w:marLeft w:val="144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110207">
          <w:marLeft w:val="144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338600">
          <w:marLeft w:val="144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011822">
          <w:marLeft w:val="144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57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84520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870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698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4525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9191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6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195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21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0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004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069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45259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49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3468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FF274C-C3F4-4268-8CF8-ECF87192D8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323</Words>
  <Characters>18944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nead Holland</dc:creator>
  <cp:keywords/>
  <dc:description/>
  <cp:lastModifiedBy>Tracy Royle</cp:lastModifiedBy>
  <cp:revision>3</cp:revision>
  <cp:lastPrinted>2022-07-14T11:24:00Z</cp:lastPrinted>
  <dcterms:created xsi:type="dcterms:W3CDTF">2022-07-15T14:19:00Z</dcterms:created>
  <dcterms:modified xsi:type="dcterms:W3CDTF">2022-07-19T14:38:00Z</dcterms:modified>
</cp:coreProperties>
</file>